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EFA632" w14:textId="25AEA048" w:rsidR="000E6ACB" w:rsidRDefault="00254E67" w:rsidP="000E6AC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KISI-KISI </w:t>
      </w:r>
      <w:r w:rsidR="000E6ACB">
        <w:rPr>
          <w:rFonts w:ascii="Times New Roman" w:hAnsi="Times New Roman" w:cs="Times New Roman"/>
          <w:b/>
          <w:bCs/>
          <w:sz w:val="24"/>
          <w:szCs w:val="24"/>
        </w:rPr>
        <w:t>INSTRUMEN TES KEMAMPUAN BERPIKIR KREATIF</w:t>
      </w:r>
      <w:r w:rsidR="00571C3B">
        <w:rPr>
          <w:rFonts w:ascii="Times New Roman" w:hAnsi="Times New Roman" w:cs="Times New Roman"/>
          <w:b/>
          <w:bCs/>
          <w:sz w:val="24"/>
          <w:szCs w:val="24"/>
        </w:rPr>
        <w:t xml:space="preserve"> MATEMATIS</w:t>
      </w:r>
    </w:p>
    <w:p w14:paraId="182D5197" w14:textId="28A4D89A" w:rsidR="000E6ACB" w:rsidRDefault="000E6ACB" w:rsidP="000E6AC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71664A9" w14:textId="69B40551" w:rsidR="002E773A" w:rsidRPr="00A218EF" w:rsidRDefault="002E773A" w:rsidP="00A218EF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A218EF">
        <w:rPr>
          <w:rFonts w:ascii="Times New Roman" w:hAnsi="Times New Roman" w:cs="Times New Roman"/>
          <w:b/>
          <w:bCs/>
          <w:sz w:val="24"/>
          <w:szCs w:val="24"/>
        </w:rPr>
        <w:t>Kisi-</w:t>
      </w:r>
      <w:proofErr w:type="spellStart"/>
      <w:r w:rsidRPr="00A218EF">
        <w:rPr>
          <w:rFonts w:ascii="Times New Roman" w:hAnsi="Times New Roman" w:cs="Times New Roman"/>
          <w:b/>
          <w:bCs/>
          <w:sz w:val="24"/>
          <w:szCs w:val="24"/>
        </w:rPr>
        <w:t>kisi</w:t>
      </w:r>
      <w:proofErr w:type="spellEnd"/>
      <w:r w:rsidRPr="00A218EF">
        <w:rPr>
          <w:rFonts w:ascii="Times New Roman" w:hAnsi="Times New Roman" w:cs="Times New Roman"/>
          <w:b/>
          <w:bCs/>
          <w:sz w:val="24"/>
          <w:szCs w:val="24"/>
        </w:rPr>
        <w:t xml:space="preserve"> Tes </w:t>
      </w:r>
      <w:proofErr w:type="spellStart"/>
      <w:r w:rsidRPr="00A218EF">
        <w:rPr>
          <w:rFonts w:ascii="Times New Roman" w:hAnsi="Times New Roman" w:cs="Times New Roman"/>
          <w:b/>
          <w:bCs/>
          <w:sz w:val="24"/>
          <w:szCs w:val="24"/>
        </w:rPr>
        <w:t>Kemampuan</w:t>
      </w:r>
      <w:proofErr w:type="spellEnd"/>
      <w:r w:rsidRPr="00A218E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218EF">
        <w:rPr>
          <w:rFonts w:ascii="Times New Roman" w:hAnsi="Times New Roman" w:cs="Times New Roman"/>
          <w:b/>
          <w:bCs/>
          <w:sz w:val="24"/>
          <w:szCs w:val="24"/>
        </w:rPr>
        <w:t>Berpikir</w:t>
      </w:r>
      <w:proofErr w:type="spellEnd"/>
      <w:r w:rsidRPr="00A218E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218EF">
        <w:rPr>
          <w:rFonts w:ascii="Times New Roman" w:hAnsi="Times New Roman" w:cs="Times New Roman"/>
          <w:b/>
          <w:bCs/>
          <w:sz w:val="24"/>
          <w:szCs w:val="24"/>
        </w:rPr>
        <w:t>Kreatif</w:t>
      </w:r>
      <w:proofErr w:type="spellEnd"/>
      <w:r w:rsidRPr="00A218E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218EF">
        <w:rPr>
          <w:rFonts w:ascii="Times New Roman" w:hAnsi="Times New Roman" w:cs="Times New Roman"/>
          <w:b/>
          <w:bCs/>
          <w:sz w:val="24"/>
          <w:szCs w:val="24"/>
        </w:rPr>
        <w:t>Matematis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77"/>
        <w:gridCol w:w="1875"/>
        <w:gridCol w:w="2070"/>
        <w:gridCol w:w="1669"/>
        <w:gridCol w:w="936"/>
      </w:tblGrid>
      <w:tr w:rsidR="009C38EB" w14:paraId="52E7E22C" w14:textId="74951149" w:rsidTr="00552666">
        <w:tc>
          <w:tcPr>
            <w:tcW w:w="1377" w:type="dxa"/>
            <w:vAlign w:val="center"/>
          </w:tcPr>
          <w:p w14:paraId="171973A8" w14:textId="452E9F5F" w:rsidR="00AB3879" w:rsidRPr="00571C3B" w:rsidRDefault="00AB3879" w:rsidP="00571C3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571C3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571C3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yang </w:t>
            </w:r>
            <w:proofErr w:type="spellStart"/>
            <w:r w:rsidRPr="00571C3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iukur</w:t>
            </w:r>
            <w:proofErr w:type="spellEnd"/>
          </w:p>
        </w:tc>
        <w:tc>
          <w:tcPr>
            <w:tcW w:w="1875" w:type="dxa"/>
            <w:vAlign w:val="center"/>
          </w:tcPr>
          <w:p w14:paraId="4676B418" w14:textId="0D2B4339" w:rsidR="00AB3879" w:rsidRPr="00571C3B" w:rsidRDefault="00AB3879" w:rsidP="00571C3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finisi</w:t>
            </w:r>
            <w:proofErr w:type="spellEnd"/>
          </w:p>
        </w:tc>
        <w:tc>
          <w:tcPr>
            <w:tcW w:w="2070" w:type="dxa"/>
          </w:tcPr>
          <w:p w14:paraId="1F69586B" w14:textId="265977E4" w:rsidR="00AB3879" w:rsidRPr="00571C3B" w:rsidRDefault="00AB3879" w:rsidP="00571C3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ompetensi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Dasar</w:t>
            </w:r>
          </w:p>
        </w:tc>
        <w:tc>
          <w:tcPr>
            <w:tcW w:w="1669" w:type="dxa"/>
          </w:tcPr>
          <w:p w14:paraId="62934BE2" w14:textId="6DB84203" w:rsidR="00AB3879" w:rsidRPr="00571C3B" w:rsidRDefault="00AB3879" w:rsidP="00571C3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dikator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oal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936" w:type="dxa"/>
            <w:vAlign w:val="center"/>
          </w:tcPr>
          <w:p w14:paraId="15C51136" w14:textId="5BA1A066" w:rsidR="00AB3879" w:rsidRPr="00571C3B" w:rsidRDefault="00AB3879" w:rsidP="00571C3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571C3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mor</w:t>
            </w:r>
            <w:proofErr w:type="spellEnd"/>
            <w:r w:rsidRPr="00571C3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571C3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oal</w:t>
            </w:r>
            <w:proofErr w:type="spellEnd"/>
          </w:p>
        </w:tc>
      </w:tr>
      <w:tr w:rsidR="009C38EB" w14:paraId="1F65B3D3" w14:textId="4432097A" w:rsidTr="00552666">
        <w:tc>
          <w:tcPr>
            <w:tcW w:w="1377" w:type="dxa"/>
            <w:vAlign w:val="center"/>
          </w:tcPr>
          <w:p w14:paraId="24DC8994" w14:textId="21888867" w:rsidR="00987C27" w:rsidRPr="000E6ACB" w:rsidRDefault="00987C27" w:rsidP="00571C3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luency</w:t>
            </w:r>
          </w:p>
        </w:tc>
        <w:tc>
          <w:tcPr>
            <w:tcW w:w="1875" w:type="dxa"/>
          </w:tcPr>
          <w:p w14:paraId="3B96B334" w14:textId="0E215122" w:rsidR="00987C27" w:rsidRDefault="00987C27" w:rsidP="00571C3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ser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d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</w:t>
            </w:r>
            <w:r w:rsidR="003845F2">
              <w:rPr>
                <w:rFonts w:ascii="Times New Roman" w:hAnsi="Times New Roman" w:cs="Times New Roman"/>
                <w:sz w:val="24"/>
                <w:szCs w:val="24"/>
              </w:rPr>
              <w:t>cetus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ny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3845F2">
              <w:rPr>
                <w:rFonts w:ascii="Times New Roman" w:hAnsi="Times New Roman" w:cs="Times New Roman"/>
                <w:sz w:val="24"/>
                <w:szCs w:val="24"/>
              </w:rPr>
              <w:t xml:space="preserve">ide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  <w:r w:rsidR="003845F2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proofErr w:type="gramStart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="003845F2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proofErr w:type="gramEnd"/>
            <w:r w:rsidR="003845F2">
              <w:rPr>
                <w:rFonts w:ascii="Times New Roman" w:hAnsi="Times New Roman" w:cs="Times New Roman"/>
                <w:sz w:val="24"/>
                <w:szCs w:val="24"/>
              </w:rPr>
              <w:t xml:space="preserve"> sar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p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070" w:type="dxa"/>
            <w:vMerge w:val="restart"/>
          </w:tcPr>
          <w:p w14:paraId="39FEAF63" w14:textId="77777777" w:rsidR="00987C27" w:rsidRDefault="00987C27" w:rsidP="00446CB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3.9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d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ent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muk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volum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ng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b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is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im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.</w:t>
            </w:r>
          </w:p>
          <w:p w14:paraId="32E598EC" w14:textId="77777777" w:rsidR="00987C27" w:rsidRDefault="00987C27" w:rsidP="00446CB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4539BA3" w14:textId="59D794CF" w:rsidR="00987C27" w:rsidRDefault="00987C27" w:rsidP="00446CB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.9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ai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muk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volum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ng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b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is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im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.</w:t>
            </w:r>
          </w:p>
        </w:tc>
        <w:tc>
          <w:tcPr>
            <w:tcW w:w="1669" w:type="dxa"/>
          </w:tcPr>
          <w:p w14:paraId="06B3C68F" w14:textId="6530E6E2" w:rsidR="00987C27" w:rsidRDefault="009C38EB" w:rsidP="00987C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987C27">
              <w:rPr>
                <w:rFonts w:ascii="Times New Roman" w:hAnsi="Times New Roman" w:cs="Times New Roman"/>
                <w:sz w:val="24"/>
                <w:szCs w:val="24"/>
              </w:rPr>
              <w:t>enentukan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jaring-jaring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bangun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ruang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sisi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datar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36" w:type="dxa"/>
            <w:vAlign w:val="center"/>
          </w:tcPr>
          <w:p w14:paraId="4EA26463" w14:textId="47D30D58" w:rsidR="00987C27" w:rsidRDefault="00987C27" w:rsidP="00571C3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2</w:t>
            </w:r>
          </w:p>
        </w:tc>
      </w:tr>
      <w:tr w:rsidR="009C38EB" w14:paraId="14A68427" w14:textId="46F2065A" w:rsidTr="00552666">
        <w:tc>
          <w:tcPr>
            <w:tcW w:w="1377" w:type="dxa"/>
            <w:vAlign w:val="center"/>
          </w:tcPr>
          <w:p w14:paraId="1BB068A4" w14:textId="57909174" w:rsidR="00987C27" w:rsidRPr="000E6ACB" w:rsidRDefault="00987C27" w:rsidP="00571C3B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lexibility</w:t>
            </w:r>
          </w:p>
        </w:tc>
        <w:tc>
          <w:tcPr>
            <w:tcW w:w="1875" w:type="dxa"/>
          </w:tcPr>
          <w:p w14:paraId="59AB1DE3" w14:textId="10BE09C8" w:rsidR="00987C27" w:rsidRDefault="00987C27" w:rsidP="00571C3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ser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d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menghasilkan</w:t>
            </w:r>
            <w:proofErr w:type="spellEnd"/>
            <w:r w:rsidR="003845F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gagasan</w:t>
            </w:r>
            <w:proofErr w:type="spellEnd"/>
            <w:r w:rsidR="003845F2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alternatif</w:t>
            </w:r>
            <w:proofErr w:type="spellEnd"/>
            <w:r w:rsidR="003845F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  <w:r w:rsidR="003845F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="003845F2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penyelesaian</w:t>
            </w:r>
            <w:proofErr w:type="spellEnd"/>
            <w:proofErr w:type="gramEnd"/>
            <w:r w:rsidR="003845F2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bervariasi</w:t>
            </w:r>
            <w:proofErr w:type="spellEnd"/>
            <w:r w:rsidR="003845F2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070" w:type="dxa"/>
            <w:vMerge/>
          </w:tcPr>
          <w:p w14:paraId="1323752D" w14:textId="77777777" w:rsidR="00987C27" w:rsidRDefault="00987C27" w:rsidP="00571C3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69" w:type="dxa"/>
          </w:tcPr>
          <w:p w14:paraId="3CFD02EF" w14:textId="2688D7C5" w:rsidR="00987C27" w:rsidRDefault="009C38EB" w:rsidP="00987C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B36692">
              <w:rPr>
                <w:rFonts w:ascii="Times New Roman" w:hAnsi="Times New Roman" w:cs="Times New Roman"/>
                <w:sz w:val="24"/>
                <w:szCs w:val="24"/>
              </w:rPr>
              <w:t>enyelesaikan</w:t>
            </w:r>
            <w:proofErr w:type="spellEnd"/>
            <w:r w:rsidR="00B366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36692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="00B36692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B36692">
              <w:rPr>
                <w:rFonts w:ascii="Times New Roman" w:hAnsi="Times New Roman" w:cs="Times New Roman"/>
                <w:sz w:val="24"/>
                <w:szCs w:val="24"/>
              </w:rPr>
              <w:t>berkaitan</w:t>
            </w:r>
            <w:proofErr w:type="spellEnd"/>
            <w:r w:rsidR="00B366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36692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="00B366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36692">
              <w:rPr>
                <w:rFonts w:ascii="Times New Roman" w:hAnsi="Times New Roman" w:cs="Times New Roman"/>
                <w:sz w:val="24"/>
                <w:szCs w:val="24"/>
              </w:rPr>
              <w:t>bangun</w:t>
            </w:r>
            <w:proofErr w:type="spellEnd"/>
            <w:r w:rsidR="00B366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36692">
              <w:rPr>
                <w:rFonts w:ascii="Times New Roman" w:hAnsi="Times New Roman" w:cs="Times New Roman"/>
                <w:sz w:val="24"/>
                <w:szCs w:val="24"/>
              </w:rPr>
              <w:t>ruang</w:t>
            </w:r>
            <w:proofErr w:type="spellEnd"/>
            <w:r w:rsidR="00B366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36692">
              <w:rPr>
                <w:rFonts w:ascii="Times New Roman" w:hAnsi="Times New Roman" w:cs="Times New Roman"/>
                <w:sz w:val="24"/>
                <w:szCs w:val="24"/>
              </w:rPr>
              <w:t>sisi</w:t>
            </w:r>
            <w:proofErr w:type="spellEnd"/>
            <w:r w:rsidR="00B366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36692">
              <w:rPr>
                <w:rFonts w:ascii="Times New Roman" w:hAnsi="Times New Roman" w:cs="Times New Roman"/>
                <w:sz w:val="24"/>
                <w:szCs w:val="24"/>
              </w:rPr>
              <w:t>datar</w:t>
            </w:r>
            <w:proofErr w:type="spellEnd"/>
            <w:r w:rsidR="00B366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36692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="00B366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36692">
              <w:rPr>
                <w:rFonts w:ascii="Times New Roman" w:hAnsi="Times New Roman" w:cs="Times New Roman"/>
                <w:sz w:val="24"/>
                <w:szCs w:val="24"/>
              </w:rPr>
              <w:t>kehidupan</w:t>
            </w:r>
            <w:proofErr w:type="spellEnd"/>
            <w:r w:rsidR="00B366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36692">
              <w:rPr>
                <w:rFonts w:ascii="Times New Roman" w:hAnsi="Times New Roman" w:cs="Times New Roman"/>
                <w:sz w:val="24"/>
                <w:szCs w:val="24"/>
              </w:rPr>
              <w:t>sehari-hari</w:t>
            </w:r>
            <w:proofErr w:type="spellEnd"/>
            <w:r w:rsidR="00B36692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36" w:type="dxa"/>
            <w:vAlign w:val="center"/>
          </w:tcPr>
          <w:p w14:paraId="4DEA831C" w14:textId="39D50A68" w:rsidR="00987C27" w:rsidRDefault="00987C27" w:rsidP="00571C3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4</w:t>
            </w:r>
          </w:p>
        </w:tc>
      </w:tr>
      <w:tr w:rsidR="009C38EB" w14:paraId="0130CE31" w14:textId="38B4AFE6" w:rsidTr="00552666">
        <w:tc>
          <w:tcPr>
            <w:tcW w:w="1377" w:type="dxa"/>
            <w:vAlign w:val="center"/>
          </w:tcPr>
          <w:p w14:paraId="53289B37" w14:textId="4B6405C7" w:rsidR="00987C27" w:rsidRPr="000E6ACB" w:rsidRDefault="00987C27" w:rsidP="00571C3B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riginality</w:t>
            </w:r>
          </w:p>
        </w:tc>
        <w:tc>
          <w:tcPr>
            <w:tcW w:w="1875" w:type="dxa"/>
          </w:tcPr>
          <w:p w14:paraId="57D77F05" w14:textId="4B601E95" w:rsidR="00987C27" w:rsidRDefault="00987C27" w:rsidP="00571C3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ser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d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bin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be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ungkap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070" w:type="dxa"/>
            <w:vMerge/>
          </w:tcPr>
          <w:p w14:paraId="54F50668" w14:textId="77777777" w:rsidR="00987C27" w:rsidRDefault="00987C27" w:rsidP="00571C3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69" w:type="dxa"/>
          </w:tcPr>
          <w:p w14:paraId="6141B324" w14:textId="580F5FDA" w:rsidR="00987C27" w:rsidRDefault="009C38EB" w:rsidP="00987C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987C27">
              <w:rPr>
                <w:rFonts w:ascii="Times New Roman" w:hAnsi="Times New Roman" w:cs="Times New Roman"/>
                <w:sz w:val="24"/>
                <w:szCs w:val="24"/>
              </w:rPr>
              <w:t>enentukan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pola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jaring-jaring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bangun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ruang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sisi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datar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="00987C27">
              <w:rPr>
                <w:rFonts w:ascii="Times New Roman" w:hAnsi="Times New Roman" w:cs="Times New Roman"/>
                <w:sz w:val="24"/>
                <w:szCs w:val="24"/>
              </w:rPr>
              <w:t>ngan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  <w:r w:rsidR="00987C2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36" w:type="dxa"/>
            <w:vAlign w:val="center"/>
          </w:tcPr>
          <w:p w14:paraId="06CCE585" w14:textId="51666BC8" w:rsidR="00987C27" w:rsidRDefault="00987C27" w:rsidP="00571C3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,6</w:t>
            </w:r>
          </w:p>
        </w:tc>
      </w:tr>
      <w:tr w:rsidR="009C38EB" w14:paraId="01661DBB" w14:textId="7D8DE66C" w:rsidTr="00552666">
        <w:tc>
          <w:tcPr>
            <w:tcW w:w="1377" w:type="dxa"/>
            <w:vAlign w:val="center"/>
          </w:tcPr>
          <w:p w14:paraId="006CAD88" w14:textId="146B21DE" w:rsidR="00987C27" w:rsidRDefault="00987C27" w:rsidP="00571C3B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laboration</w:t>
            </w:r>
          </w:p>
        </w:tc>
        <w:tc>
          <w:tcPr>
            <w:tcW w:w="1875" w:type="dxa"/>
          </w:tcPr>
          <w:p w14:paraId="6449E1BE" w14:textId="1EA1AE1E" w:rsidR="00987C27" w:rsidRDefault="00987C27" w:rsidP="00571C3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ser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d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em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rti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ec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ngkah-langk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perinc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070" w:type="dxa"/>
            <w:vMerge/>
          </w:tcPr>
          <w:p w14:paraId="435210F3" w14:textId="77777777" w:rsidR="00987C27" w:rsidRDefault="00987C27" w:rsidP="00571C3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69" w:type="dxa"/>
          </w:tcPr>
          <w:p w14:paraId="1541C630" w14:textId="155C2744" w:rsidR="00987C27" w:rsidRDefault="009C38EB" w:rsidP="00446CB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446CBF">
              <w:rPr>
                <w:rFonts w:ascii="Times New Roman" w:hAnsi="Times New Roman" w:cs="Times New Roman"/>
                <w:sz w:val="24"/>
                <w:szCs w:val="24"/>
              </w:rPr>
              <w:t>emecahkan</w:t>
            </w:r>
            <w:proofErr w:type="spellEnd"/>
            <w:r w:rsidR="00446CB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46CBF">
              <w:rPr>
                <w:rFonts w:ascii="Times New Roman" w:hAnsi="Times New Roman" w:cs="Times New Roman"/>
                <w:sz w:val="24"/>
                <w:szCs w:val="24"/>
              </w:rPr>
              <w:t>kerangka</w:t>
            </w:r>
            <w:proofErr w:type="spellEnd"/>
            <w:r w:rsidR="00446CB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="00446CBF">
              <w:rPr>
                <w:rFonts w:ascii="Times New Roman" w:hAnsi="Times New Roman" w:cs="Times New Roman"/>
                <w:sz w:val="24"/>
                <w:szCs w:val="24"/>
              </w:rPr>
              <w:t>bangun</w:t>
            </w:r>
            <w:proofErr w:type="spellEnd"/>
            <w:r w:rsidR="00446CB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46CBF">
              <w:rPr>
                <w:rFonts w:ascii="Times New Roman" w:hAnsi="Times New Roman" w:cs="Times New Roman"/>
                <w:sz w:val="24"/>
                <w:szCs w:val="24"/>
              </w:rPr>
              <w:t>ruang</w:t>
            </w:r>
            <w:proofErr w:type="spellEnd"/>
            <w:r w:rsidR="00446CB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46CBF">
              <w:rPr>
                <w:rFonts w:ascii="Times New Roman" w:hAnsi="Times New Roman" w:cs="Times New Roman"/>
                <w:sz w:val="24"/>
                <w:szCs w:val="24"/>
              </w:rPr>
              <w:t>sisi</w:t>
            </w:r>
            <w:proofErr w:type="spellEnd"/>
            <w:r w:rsidR="00446CB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46CBF">
              <w:rPr>
                <w:rFonts w:ascii="Times New Roman" w:hAnsi="Times New Roman" w:cs="Times New Roman"/>
                <w:sz w:val="24"/>
                <w:szCs w:val="24"/>
              </w:rPr>
              <w:t>datar</w:t>
            </w:r>
            <w:proofErr w:type="spellEnd"/>
            <w:r w:rsidR="00446CB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46CBF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="00446CB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46CBF">
              <w:rPr>
                <w:rFonts w:ascii="Times New Roman" w:hAnsi="Times New Roman" w:cs="Times New Roman"/>
                <w:sz w:val="24"/>
                <w:szCs w:val="24"/>
              </w:rPr>
              <w:t>kehidupan</w:t>
            </w:r>
            <w:proofErr w:type="spellEnd"/>
            <w:r w:rsidR="00446CB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46CBF">
              <w:rPr>
                <w:rFonts w:ascii="Times New Roman" w:hAnsi="Times New Roman" w:cs="Times New Roman"/>
                <w:sz w:val="24"/>
                <w:szCs w:val="24"/>
              </w:rPr>
              <w:t>sehari-hari</w:t>
            </w:r>
            <w:proofErr w:type="spellEnd"/>
            <w:r w:rsidR="00446CBF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36" w:type="dxa"/>
            <w:vAlign w:val="center"/>
          </w:tcPr>
          <w:p w14:paraId="47CDA589" w14:textId="308263F7" w:rsidR="00987C27" w:rsidRDefault="00987C27" w:rsidP="00571C3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,8</w:t>
            </w:r>
          </w:p>
        </w:tc>
      </w:tr>
    </w:tbl>
    <w:sdt>
      <w:sdtPr>
        <w:id w:val="1834335171"/>
        <w:bibliography/>
      </w:sdtPr>
      <w:sdtContent>
        <w:sdt>
          <w:sdtPr>
            <w:id w:val="-62410498"/>
            <w:bibliography/>
          </w:sdtPr>
          <w:sdtContent>
            <w:p w14:paraId="577ABD77" w14:textId="17370109" w:rsidR="00784B52" w:rsidRPr="00552666" w:rsidRDefault="00000000" w:rsidP="00552666">
              <w:pPr>
                <w:pStyle w:val="Bibliography"/>
                <w:ind w:left="720" w:hanging="720"/>
                <w:jc w:val="both"/>
              </w:pPr>
            </w:p>
          </w:sdtContent>
        </w:sdt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1854989104"/>
        <w:docPartObj>
          <w:docPartGallery w:val="Bibliographies"/>
          <w:docPartUnique/>
        </w:docPartObj>
      </w:sdtPr>
      <w:sdtContent>
        <w:p w14:paraId="068D036B" w14:textId="37537EFA" w:rsidR="00784B52" w:rsidRDefault="00784B52">
          <w:pPr>
            <w:pStyle w:val="Heading1"/>
          </w:pPr>
        </w:p>
        <w:sdt>
          <w:sdtPr>
            <w:id w:val="111145805"/>
            <w:bibliography/>
          </w:sdtPr>
          <w:sdtContent>
            <w:p w14:paraId="24403330" w14:textId="77777777" w:rsidR="00784B52" w:rsidRPr="00784B52" w:rsidRDefault="00784B52" w:rsidP="00784B52">
              <w:pPr>
                <w:pStyle w:val="Bibliography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84B52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784B52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BIBLIOGRAPHY </w:instrText>
              </w:r>
              <w:r w:rsidRPr="00784B52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784B5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Utari Sumarmo, W. H. (April 2012). KEMAMPUAN DAN DISPOSISI BERPIKIR LOGIS, KRITIS, DAN KREATIF MATEMATIK (Eksperimen terhadap Siswa SMA Menggunakan . </w:t>
              </w:r>
              <w:r w:rsidRPr="00784B52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Pengajaran MIPA</w:t>
              </w:r>
              <w:r w:rsidRPr="00784B5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hlm. 17-33.</w:t>
              </w:r>
            </w:p>
            <w:p w14:paraId="6AC8D2BF" w14:textId="065C589F" w:rsidR="00784B52" w:rsidRDefault="00784B52" w:rsidP="00784B52">
              <w:pPr>
                <w:jc w:val="both"/>
              </w:pPr>
              <w:r w:rsidRPr="00784B52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14:paraId="7E7551E1" w14:textId="65A57A1E" w:rsidR="00571C3B" w:rsidRDefault="00571C3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7A43FDF" w14:textId="652D6D87" w:rsidR="00571C3B" w:rsidRDefault="00254E67" w:rsidP="00571C3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KISI-KISI </w:t>
      </w:r>
      <w:r w:rsidR="005460D8">
        <w:rPr>
          <w:rFonts w:ascii="Times New Roman" w:hAnsi="Times New Roman" w:cs="Times New Roman"/>
          <w:b/>
          <w:bCs/>
          <w:sz w:val="24"/>
          <w:szCs w:val="24"/>
        </w:rPr>
        <w:t xml:space="preserve">SOAL </w:t>
      </w:r>
      <w:r w:rsidR="00571C3B">
        <w:rPr>
          <w:rFonts w:ascii="Times New Roman" w:hAnsi="Times New Roman" w:cs="Times New Roman"/>
          <w:b/>
          <w:bCs/>
          <w:sz w:val="24"/>
          <w:szCs w:val="24"/>
        </w:rPr>
        <w:t>TES</w:t>
      </w:r>
      <w:r w:rsidR="005460D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71C3B">
        <w:rPr>
          <w:rFonts w:ascii="Times New Roman" w:hAnsi="Times New Roman" w:cs="Times New Roman"/>
          <w:b/>
          <w:bCs/>
          <w:sz w:val="24"/>
          <w:szCs w:val="24"/>
        </w:rPr>
        <w:t>KEMAMPUAN BERPIKIR KREATIF MATEMATIS</w:t>
      </w:r>
    </w:p>
    <w:p w14:paraId="6BE8F914" w14:textId="11D6BE7F" w:rsidR="005460D8" w:rsidRDefault="005460D8" w:rsidP="005460D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656B878" w14:textId="3ECFA6D9" w:rsidR="005460D8" w:rsidRDefault="005460D8" w:rsidP="005460D8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5460D8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4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0D8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5460D8">
        <w:rPr>
          <w:rFonts w:ascii="Times New Roman" w:hAnsi="Times New Roman" w:cs="Times New Roman"/>
          <w:sz w:val="24"/>
          <w:szCs w:val="24"/>
        </w:rPr>
        <w:t xml:space="preserve"> </w:t>
      </w:r>
      <w:r w:rsidRPr="005460D8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5460D8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54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0D8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54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0D8"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 w:rsidRPr="005460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0D8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5460D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F4096CB" w14:textId="5311C067" w:rsidR="005460D8" w:rsidRDefault="005460D8" w:rsidP="005460D8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e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>: SMP</w:t>
      </w:r>
    </w:p>
    <w:p w14:paraId="6B0F17F1" w14:textId="4D707BCC" w:rsidR="005460D8" w:rsidRDefault="005460D8" w:rsidP="005460D8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/ Semester </w:t>
      </w:r>
      <w:r>
        <w:rPr>
          <w:rFonts w:ascii="Times New Roman" w:hAnsi="Times New Roman" w:cs="Times New Roman"/>
          <w:sz w:val="24"/>
          <w:szCs w:val="24"/>
        </w:rPr>
        <w:tab/>
        <w:t>: VIII / 2</w:t>
      </w:r>
    </w:p>
    <w:p w14:paraId="6F4A1327" w14:textId="302A2653" w:rsidR="005460D8" w:rsidRDefault="005460D8" w:rsidP="005460D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teri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ang Sisi Datar </w:t>
      </w:r>
    </w:p>
    <w:p w14:paraId="5C0D0FAC" w14:textId="5681883C" w:rsidR="005460D8" w:rsidRDefault="005460D8" w:rsidP="005460D8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8388" w:type="dxa"/>
        <w:tblLayout w:type="fixed"/>
        <w:tblLook w:val="04A0" w:firstRow="1" w:lastRow="0" w:firstColumn="1" w:lastColumn="0" w:noHBand="0" w:noVBand="1"/>
      </w:tblPr>
      <w:tblGrid>
        <w:gridCol w:w="534"/>
        <w:gridCol w:w="1559"/>
        <w:gridCol w:w="1984"/>
        <w:gridCol w:w="2961"/>
        <w:gridCol w:w="1350"/>
      </w:tblGrid>
      <w:tr w:rsidR="003A0587" w14:paraId="56931CE9" w14:textId="77777777" w:rsidTr="00254E67">
        <w:tc>
          <w:tcPr>
            <w:tcW w:w="534" w:type="dxa"/>
            <w:vAlign w:val="center"/>
          </w:tcPr>
          <w:p w14:paraId="4D17512E" w14:textId="4AFB245D" w:rsidR="003A0587" w:rsidRPr="003A0587" w:rsidRDefault="003A0587" w:rsidP="003A058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1559" w:type="dxa"/>
            <w:vAlign w:val="center"/>
          </w:tcPr>
          <w:p w14:paraId="298A7E66" w14:textId="414D939D" w:rsidR="003A0587" w:rsidRPr="003A0587" w:rsidRDefault="003A0587" w:rsidP="003A058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dikator</w:t>
            </w:r>
            <w:proofErr w:type="spellEnd"/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mampuan</w:t>
            </w:r>
            <w:proofErr w:type="spellEnd"/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erpikir</w:t>
            </w:r>
            <w:proofErr w:type="spellEnd"/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reatif</w:t>
            </w:r>
            <w:proofErr w:type="spellEnd"/>
            <w:r w:rsidR="009C38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="009C38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atematis</w:t>
            </w:r>
            <w:proofErr w:type="spellEnd"/>
          </w:p>
        </w:tc>
        <w:tc>
          <w:tcPr>
            <w:tcW w:w="1984" w:type="dxa"/>
            <w:vAlign w:val="center"/>
          </w:tcPr>
          <w:p w14:paraId="12921F91" w14:textId="7B30B326" w:rsidR="003A0587" w:rsidRPr="003A0587" w:rsidRDefault="003A0587" w:rsidP="003A058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oal</w:t>
            </w:r>
          </w:p>
        </w:tc>
        <w:tc>
          <w:tcPr>
            <w:tcW w:w="2961" w:type="dxa"/>
            <w:vAlign w:val="center"/>
          </w:tcPr>
          <w:p w14:paraId="0AD1A697" w14:textId="400647D5" w:rsidR="003A0587" w:rsidRPr="003A0587" w:rsidRDefault="003A0587" w:rsidP="003A058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awaban</w:t>
            </w:r>
            <w:proofErr w:type="spellEnd"/>
          </w:p>
        </w:tc>
        <w:tc>
          <w:tcPr>
            <w:tcW w:w="1350" w:type="dxa"/>
            <w:vAlign w:val="center"/>
          </w:tcPr>
          <w:p w14:paraId="27F0A914" w14:textId="285EAB63" w:rsidR="003A0587" w:rsidRPr="003A0587" w:rsidRDefault="003A0587" w:rsidP="008C1B0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omentar</w:t>
            </w:r>
            <w:proofErr w:type="spellEnd"/>
            <w:r w:rsidRPr="003A05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alidator</w:t>
            </w:r>
          </w:p>
        </w:tc>
      </w:tr>
      <w:tr w:rsidR="003A0587" w14:paraId="6DAC8072" w14:textId="77777777" w:rsidTr="00254E67">
        <w:tc>
          <w:tcPr>
            <w:tcW w:w="534" w:type="dxa"/>
            <w:vAlign w:val="center"/>
          </w:tcPr>
          <w:p w14:paraId="64C8FCC5" w14:textId="1CFD85DF" w:rsidR="003A0587" w:rsidRPr="00063962" w:rsidRDefault="00063962" w:rsidP="000639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559" w:type="dxa"/>
            <w:vAlign w:val="center"/>
          </w:tcPr>
          <w:p w14:paraId="7FF72DB4" w14:textId="2AC860E4" w:rsidR="003A0587" w:rsidRPr="003A0587" w:rsidRDefault="003A0587" w:rsidP="00771B6B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luency</w:t>
            </w:r>
          </w:p>
        </w:tc>
        <w:tc>
          <w:tcPr>
            <w:tcW w:w="1984" w:type="dxa"/>
          </w:tcPr>
          <w:p w14:paraId="0D960183" w14:textId="2ACA4B7F" w:rsidR="003A0587" w:rsidRPr="003A0587" w:rsidRDefault="003A0587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ang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hi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4E67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="00254E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4E67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="00254E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4E67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="00254E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4E67">
              <w:rPr>
                <w:rFonts w:ascii="Times New Roman" w:hAnsi="Times New Roman" w:cs="Times New Roman"/>
                <w:sz w:val="24"/>
                <w:szCs w:val="24"/>
              </w:rPr>
              <w:t>bangun</w:t>
            </w:r>
            <w:proofErr w:type="spellEnd"/>
            <w:r w:rsidR="00254E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4E67">
              <w:rPr>
                <w:rFonts w:ascii="Times New Roman" w:hAnsi="Times New Roman" w:cs="Times New Roman"/>
                <w:sz w:val="24"/>
                <w:szCs w:val="24"/>
              </w:rPr>
              <w:t>ru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Dio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uk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30 cm 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softHyphen/>
            </w:r>
            <m:oMath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×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  <w:vertAlign w:val="subscript"/>
              </w:rPr>
              <w:t xml:space="preserve"> </w:t>
            </w:r>
            <w:r w:rsidR="00F05B07">
              <w:rPr>
                <w:rFonts w:ascii="Times New Roman" w:eastAsiaTheme="minorEastAsia" w:hAnsi="Times New Roman" w:cs="Times New Roman"/>
                <w:sz w:val="24"/>
                <w:szCs w:val="24"/>
              </w:rPr>
              <w:t>21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cm dan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ingin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jaring-jaring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kubus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sisinya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3 cm.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uat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gambar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sebanyak-banyaknya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jaring-jaring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kubus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lembar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kertas</w:t>
            </w:r>
            <w:proofErr w:type="spellEnd"/>
            <w:r w:rsidR="00446CBF">
              <w:rPr>
                <w:rFonts w:ascii="Times New Roman" w:eastAsiaTheme="minorEastAsia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961" w:type="dxa"/>
          </w:tcPr>
          <w:p w14:paraId="3235A05D" w14:textId="491ADC73" w:rsidR="003A0587" w:rsidRDefault="003A0587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hat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ring-ja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kut</w:t>
            </w:r>
            <w:proofErr w:type="spellEnd"/>
          </w:p>
          <w:p w14:paraId="3A449D99" w14:textId="286C75B9" w:rsidR="00257E06" w:rsidRDefault="008C1B0C" w:rsidP="008C1B0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3402B7C4" wp14:editId="630C89FC">
                  <wp:extent cx="942975" cy="561975"/>
                  <wp:effectExtent l="0" t="0" r="9525" b="952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6"/>
                          <a:srcRect l="12566" t="12184" r="9686" b="7942"/>
                          <a:stretch/>
                        </pic:blipFill>
                        <pic:spPr bwMode="auto">
                          <a:xfrm>
                            <a:off x="0" y="0"/>
                            <a:ext cx="942975" cy="5619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42D26E0F" w14:textId="3A60E6CD" w:rsidR="00257E06" w:rsidRDefault="00254E67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w:drawing>
                <wp:anchor distT="0" distB="0" distL="114300" distR="114300" simplePos="0" relativeHeight="251670528" behindDoc="0" locked="0" layoutInCell="1" allowOverlap="1" wp14:anchorId="4C6AA220" wp14:editId="7F68E82B">
                  <wp:simplePos x="0" y="0"/>
                  <wp:positionH relativeFrom="column">
                    <wp:posOffset>390525</wp:posOffset>
                  </wp:positionH>
                  <wp:positionV relativeFrom="paragraph">
                    <wp:posOffset>51435</wp:posOffset>
                  </wp:positionV>
                  <wp:extent cx="1397069" cy="1114425"/>
                  <wp:effectExtent l="0" t="0" r="0" b="0"/>
                  <wp:wrapNone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7069" cy="11144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0D567E38" w14:textId="33A41FB3" w:rsidR="00254E67" w:rsidRDefault="00254E67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1D5D68E" w14:textId="1394E726" w:rsidR="00254E67" w:rsidRDefault="00254E67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274486A" w14:textId="5DE80153" w:rsidR="00254E67" w:rsidRPr="00254E67" w:rsidRDefault="00254E67" w:rsidP="003A0587">
            <w:pPr>
              <w:jc w:val="both"/>
              <w:rPr>
                <w:rFonts w:ascii="Times New Roman" w:hAnsi="Times New Roman" w:cs="Times New Roman"/>
              </w:rPr>
            </w:pPr>
            <w:r w:rsidRPr="00254E67">
              <w:rPr>
                <w:rFonts w:ascii="Times New Roman" w:hAnsi="Times New Roman" w:cs="Times New Roman"/>
              </w:rPr>
              <w:t>21 cm</w:t>
            </w:r>
          </w:p>
          <w:p w14:paraId="05434EE4" w14:textId="702B4455" w:rsidR="00254E67" w:rsidRDefault="00254E67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6E974FA" w14:textId="57B7399F" w:rsidR="00254E67" w:rsidRDefault="00254E67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76784E7" w14:textId="77777777" w:rsidR="00254E67" w:rsidRDefault="00254E67" w:rsidP="00254E67">
            <w:pPr>
              <w:rPr>
                <w:rFonts w:ascii="Times New Roman" w:hAnsi="Times New Roman" w:cs="Times New Roman"/>
              </w:rPr>
            </w:pPr>
          </w:p>
          <w:p w14:paraId="3BD9F703" w14:textId="65EA955F" w:rsidR="00F05B07" w:rsidRPr="00254E67" w:rsidRDefault="00254E67" w:rsidP="008C1B0C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      </w:t>
            </w:r>
            <w:r w:rsidRPr="00254E67">
              <w:rPr>
                <w:rFonts w:ascii="Times New Roman" w:hAnsi="Times New Roman" w:cs="Times New Roman"/>
              </w:rPr>
              <w:t>30 cm</w:t>
            </w:r>
          </w:p>
          <w:p w14:paraId="425F7267" w14:textId="5438ECA4" w:rsidR="00F05B07" w:rsidRDefault="00F05B07" w:rsidP="00254E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C1B0C">
              <w:rPr>
                <w:rFonts w:ascii="Times New Roman" w:hAnsi="Times New Roman" w:cs="Times New Roman"/>
                <w:sz w:val="24"/>
                <w:szCs w:val="24"/>
              </w:rPr>
              <w:t>30 c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×</m:t>
              </m:r>
            </m:oMath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1 cm</w:t>
            </w:r>
            <w:r w:rsidR="004012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0125C">
              <w:rPr>
                <w:rFonts w:ascii="Times New Roman" w:hAnsi="Times New Roman" w:cs="Times New Roman"/>
                <w:sz w:val="24"/>
                <w:szCs w:val="24"/>
              </w:rPr>
              <w:t>maka</w:t>
            </w:r>
            <w:proofErr w:type="spellEnd"/>
            <w:r w:rsidR="004012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0125C"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nyak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8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ring-ja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b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0125C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mp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mb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4EC4C04D" w14:textId="6A61BB68" w:rsidR="00254E67" w:rsidRDefault="00254E67" w:rsidP="00254E6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0" w:type="dxa"/>
          </w:tcPr>
          <w:p w14:paraId="6D122F46" w14:textId="2E198F40" w:rsidR="003A0587" w:rsidRDefault="00254E67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3A0587" w14:paraId="041586C4" w14:textId="77777777" w:rsidTr="00254E67">
        <w:tc>
          <w:tcPr>
            <w:tcW w:w="534" w:type="dxa"/>
            <w:vAlign w:val="center"/>
          </w:tcPr>
          <w:p w14:paraId="0DC88489" w14:textId="5E633819" w:rsidR="003A0587" w:rsidRPr="00CE0E80" w:rsidRDefault="00CE0E80" w:rsidP="00771B6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559" w:type="dxa"/>
            <w:vAlign w:val="center"/>
          </w:tcPr>
          <w:p w14:paraId="71EFCBAF" w14:textId="01378847" w:rsidR="003A0587" w:rsidRPr="00CE0E80" w:rsidRDefault="00CE0E80" w:rsidP="00771B6B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luency</w:t>
            </w:r>
          </w:p>
        </w:tc>
        <w:tc>
          <w:tcPr>
            <w:tcW w:w="1984" w:type="dxa"/>
          </w:tcPr>
          <w:p w14:paraId="6CE563B9" w14:textId="77777777" w:rsidR="003A0587" w:rsidRDefault="00796A6B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5B76188C" wp14:editId="5C988907">
                  <wp:extent cx="1213485" cy="1249045"/>
                  <wp:effectExtent l="0" t="0" r="5715" b="8255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3485" cy="12490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0913DA1" w14:textId="7AEBDCD9" w:rsidR="00796A6B" w:rsidRDefault="00796A6B" w:rsidP="00254E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mba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ring-ja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b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="00254E67">
              <w:rPr>
                <w:rFonts w:ascii="Times New Roman" w:hAnsi="Times New Roman" w:cs="Times New Roman"/>
                <w:sz w:val="24"/>
                <w:szCs w:val="24"/>
              </w:rPr>
              <w:t>Tent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="00254E67">
              <w:rPr>
                <w:rFonts w:ascii="Times New Roman" w:hAnsi="Times New Roman" w:cs="Times New Roman"/>
                <w:sz w:val="24"/>
                <w:szCs w:val="24"/>
              </w:rPr>
              <w:t>berbagai</w:t>
            </w:r>
            <w:proofErr w:type="spellEnd"/>
            <w:r w:rsidR="00254E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4E67">
              <w:rPr>
                <w:rFonts w:ascii="Times New Roman" w:hAnsi="Times New Roman" w:cs="Times New Roman"/>
                <w:sz w:val="24"/>
                <w:szCs w:val="24"/>
              </w:rPr>
              <w:t>kemungki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las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t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</w:t>
            </w:r>
            <w:r w:rsidR="00254E67">
              <w:rPr>
                <w:rFonts w:ascii="Times New Roman" w:hAnsi="Times New Roman" w:cs="Times New Roman"/>
                <w:sz w:val="24"/>
                <w:szCs w:val="24"/>
              </w:rPr>
              <w:t xml:space="preserve"> jarring-</w:t>
            </w:r>
            <w:proofErr w:type="spellStart"/>
            <w:r w:rsidR="00254E67">
              <w:rPr>
                <w:rFonts w:ascii="Times New Roman" w:hAnsi="Times New Roman" w:cs="Times New Roman"/>
                <w:sz w:val="24"/>
                <w:szCs w:val="24"/>
              </w:rPr>
              <w:t>ja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bus</w:t>
            </w:r>
            <w:proofErr w:type="spellEnd"/>
            <w:r w:rsidR="00254E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4E67"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 w:rsidR="001A235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961" w:type="dxa"/>
          </w:tcPr>
          <w:p w14:paraId="4CC4968E" w14:textId="2DE8C88B" w:rsidR="003A0587" w:rsidRDefault="00796A6B" w:rsidP="00254E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Alas :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se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3</w:t>
            </w:r>
          </w:p>
          <w:p w14:paraId="713CACD7" w14:textId="3998B4D3" w:rsidR="00254E67" w:rsidRDefault="00796A6B" w:rsidP="00254E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="00254E67"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t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: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se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6</w:t>
            </w:r>
          </w:p>
          <w:p w14:paraId="38978AE5" w14:textId="325DE064" w:rsidR="00254E67" w:rsidRDefault="00254E67" w:rsidP="00254E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</w:p>
          <w:p w14:paraId="7B50AD46" w14:textId="40AFE424" w:rsidR="00254E67" w:rsidRDefault="00254E67" w:rsidP="00254E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Alas :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se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5</w:t>
            </w:r>
          </w:p>
          <w:p w14:paraId="61144D7D" w14:textId="52149547" w:rsidR="00254E67" w:rsidRDefault="00254E67" w:rsidP="00254E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Tut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: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se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  <w:p w14:paraId="3EF63CBA" w14:textId="0ABFCE0E" w:rsidR="00254E67" w:rsidRPr="00254E67" w:rsidRDefault="00254E67" w:rsidP="00254E6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0" w:type="dxa"/>
          </w:tcPr>
          <w:p w14:paraId="0784935A" w14:textId="77777777" w:rsidR="003A0587" w:rsidRDefault="003A0587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96A6B" w14:paraId="3B162A63" w14:textId="77777777" w:rsidTr="00254E67">
        <w:tc>
          <w:tcPr>
            <w:tcW w:w="534" w:type="dxa"/>
            <w:vAlign w:val="center"/>
          </w:tcPr>
          <w:p w14:paraId="67E45109" w14:textId="33DC1D2D" w:rsidR="00796A6B" w:rsidRPr="00796A6B" w:rsidRDefault="00796A6B" w:rsidP="00771B6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559" w:type="dxa"/>
            <w:vAlign w:val="center"/>
          </w:tcPr>
          <w:p w14:paraId="3D05B9A9" w14:textId="60316375" w:rsidR="00796A6B" w:rsidRDefault="00796A6B" w:rsidP="00771B6B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lexibility</w:t>
            </w:r>
          </w:p>
        </w:tc>
        <w:tc>
          <w:tcPr>
            <w:tcW w:w="1984" w:type="dxa"/>
          </w:tcPr>
          <w:p w14:paraId="1F867B36" w14:textId="4E731548" w:rsidR="00796A6B" w:rsidRDefault="007F7FF9" w:rsidP="003A0587">
            <w:pPr>
              <w:jc w:val="both"/>
              <w:rPr>
                <w:noProof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Namira akan membuat 10 buah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 xml:space="preserve">kerangka balok yang masing-masing berukuran 12 cm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 xml:space="preserve"> </w:t>
            </w:r>
            <w:r w:rsidR="007C1CF5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 xml:space="preserve"> cm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 xml:space="preserve"> 4 cm. Tentukan panjang besi yang diperlukan untuk membuat balok tersebut.</w:t>
            </w:r>
            <w:r w:rsidR="007C1CF5">
              <w:rPr>
                <w:noProof/>
              </w:rPr>
              <w:t xml:space="preserve"> </w:t>
            </w:r>
          </w:p>
          <w:p w14:paraId="5338665A" w14:textId="612164FA" w:rsidR="007C1CF5" w:rsidRDefault="00F80A18" w:rsidP="003A0587">
            <w:pPr>
              <w:jc w:val="both"/>
              <w:rPr>
                <w:noProof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1676672" behindDoc="0" locked="0" layoutInCell="1" allowOverlap="1" wp14:anchorId="592BA8B4" wp14:editId="12074EB5">
                      <wp:simplePos x="0" y="0"/>
                      <wp:positionH relativeFrom="column">
                        <wp:posOffset>-2097</wp:posOffset>
                      </wp:positionH>
                      <wp:positionV relativeFrom="paragraph">
                        <wp:posOffset>78223</wp:posOffset>
                      </wp:positionV>
                      <wp:extent cx="1144757" cy="799391"/>
                      <wp:effectExtent l="0" t="0" r="0" b="1270"/>
                      <wp:wrapNone/>
                      <wp:docPr id="4" name="Group 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44757" cy="799391"/>
                                <a:chOff x="0" y="0"/>
                                <a:chExt cx="1144757" cy="799391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7" name="Picture 1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318977" y="669851"/>
                                  <a:ext cx="254000" cy="12954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16" name="Picture 16" descr="Membuat Kerangka Balok"/>
                                <pic:cNvPicPr>
                                  <a:picLocks noChangeAspect="1"/>
                                </pic:cNvPicPr>
                              </pic:nvPicPr>
                              <pic:blipFill rotWithShape="1">
                                <a:blip r:embed="rId1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7084" t="11019" r="8596" b="11759"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945515" cy="61214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a14="http://schemas.microsoft.com/office/drawing/2010/main"/>
                                  </a:ext>
                                </a:extLst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18" name="Picture 18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882502" y="425302"/>
                                  <a:ext cx="262255" cy="14478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19" name="Picture 19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914400" y="180754"/>
                                  <a:ext cx="212725" cy="10287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wpg:wgp>
                        </a:graphicData>
                      </a:graphic>
                    </wp:anchor>
                  </w:drawing>
                </mc:Choice>
                <mc:Fallback xmlns:w16du="http://schemas.microsoft.com/office/word/2023/wordml/word16du">
                  <w:pict>
                    <v:group w14:anchorId="6C72C88D" id="Group 4" o:spid="_x0000_s1026" style="position:absolute;margin-left:-.15pt;margin-top:6.15pt;width:90.15pt;height:62.95pt;z-index:251676672" coordsize="11447,799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">
                      <v:shape id="Picture 17" o:spid="_x0000_s1027" type="#_x0000_t75" style="position:absolute;left:3189;top:6698;width:2540;height:12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">
                        <v:imagedata r:id="rId13" o:title=""/>
                      </v:shape>
                      <v:shape id="Picture 16" o:spid="_x0000_s1028" type="#_x0000_t75" alt="Membuat Kerangka Balok" style="position:absolute;width:9455;height:612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">
                        <v:imagedata r:id="rId14" o:title="Membuat Kerangka Balok" croptop="7221f" cropbottom="7706f" cropleft="4643f" cropright="5633f"/>
                      </v:shape>
                      <v:shape id="Picture 18" o:spid="_x0000_s1029" type="#_x0000_t75" style="position:absolute;left:8825;top:4253;width:2622;height:14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">
                        <v:imagedata r:id="rId15" o:title=""/>
                      </v:shape>
                      <v:shape id="Picture 19" o:spid="_x0000_s1030" type="#_x0000_t75" style="position:absolute;left:9144;top:1807;width:2127;height:10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">
                        <v:imagedata r:id="rId16" o:title=""/>
                      </v:shape>
                    </v:group>
                  </w:pict>
                </mc:Fallback>
              </mc:AlternateContent>
            </w:r>
          </w:p>
          <w:p w14:paraId="7482059B" w14:textId="0D98087D" w:rsidR="007C1CF5" w:rsidRDefault="007C1CF5" w:rsidP="003A0587">
            <w:pPr>
              <w:jc w:val="both"/>
              <w:rPr>
                <w:noProof/>
              </w:rPr>
            </w:pPr>
          </w:p>
          <w:p w14:paraId="0A1CB8CE" w14:textId="1AFBE894" w:rsidR="007C1CF5" w:rsidRDefault="007C1CF5" w:rsidP="003A0587">
            <w:pPr>
              <w:jc w:val="both"/>
              <w:rPr>
                <w:noProof/>
              </w:rPr>
            </w:pPr>
          </w:p>
          <w:p w14:paraId="61198CE9" w14:textId="29F4AA4A" w:rsidR="007C1CF5" w:rsidRDefault="007C1CF5" w:rsidP="003A0587">
            <w:pPr>
              <w:jc w:val="both"/>
              <w:rPr>
                <w:noProof/>
              </w:rPr>
            </w:pPr>
          </w:p>
          <w:p w14:paraId="257BCB5E" w14:textId="163BB11E" w:rsidR="007C1CF5" w:rsidRDefault="007C1CF5" w:rsidP="003A0587">
            <w:pPr>
              <w:jc w:val="both"/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</w:pPr>
          </w:p>
          <w:p w14:paraId="1FB057BF" w14:textId="1C0AD6B5" w:rsidR="007F7FF9" w:rsidRPr="007F7FF9" w:rsidRDefault="007F7FF9" w:rsidP="003A0587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2961" w:type="dxa"/>
          </w:tcPr>
          <w:p w14:paraId="0A7879E5" w14:textId="77777777" w:rsidR="00771B6B" w:rsidRDefault="007F7FF9" w:rsidP="007F7FF9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Cara I</w:t>
            </w:r>
          </w:p>
          <w:p w14:paraId="0ACA56C7" w14:textId="77777777" w:rsidR="007F7FF9" w:rsidRPr="007F7FF9" w:rsidRDefault="007F7FF9" w:rsidP="007F7FF9">
            <w:pPr>
              <w:pStyle w:val="ListParagraph"/>
              <w:numPr>
                <w:ilvl w:val="0"/>
                <w:numId w:val="17"/>
              </w:numPr>
              <w:ind w:left="34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FF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4 </w:t>
            </w:r>
            <w:proofErr w:type="spellStart"/>
            <w:r w:rsidRPr="007F7FF9">
              <w:rPr>
                <w:rFonts w:ascii="Times New Roman" w:hAnsi="Times New Roman" w:cs="Times New Roman"/>
                <w:sz w:val="24"/>
                <w:szCs w:val="24"/>
              </w:rPr>
              <w:t>batang</w:t>
            </w:r>
            <w:proofErr w:type="spellEnd"/>
            <w:r w:rsidRPr="007F7FF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F7FF9">
              <w:rPr>
                <w:rFonts w:ascii="Times New Roman" w:hAnsi="Times New Roman" w:cs="Times New Roman"/>
                <w:sz w:val="24"/>
                <w:szCs w:val="24"/>
              </w:rPr>
              <w:t>besi</w:t>
            </w:r>
            <w:proofErr w:type="spellEnd"/>
            <w:r w:rsidRPr="007F7FF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7F7FF9">
              <w:rPr>
                <w:rFonts w:ascii="Times New Roman" w:hAnsi="Times New Roman" w:cs="Times New Roman"/>
                <w:sz w:val="24"/>
                <w:szCs w:val="24"/>
              </w:rPr>
              <w:t>berukuran</w:t>
            </w:r>
            <w:proofErr w:type="spellEnd"/>
            <w:r w:rsidRPr="007F7FF9">
              <w:rPr>
                <w:rFonts w:ascii="Times New Roman" w:hAnsi="Times New Roman" w:cs="Times New Roman"/>
                <w:sz w:val="24"/>
                <w:szCs w:val="24"/>
              </w:rPr>
              <w:t xml:space="preserve"> 12 cm </w:t>
            </w:r>
            <w:proofErr w:type="spellStart"/>
            <w:r w:rsidRPr="007F7FF9">
              <w:rPr>
                <w:rFonts w:ascii="Times New Roman" w:hAnsi="Times New Roman" w:cs="Times New Roman"/>
                <w:sz w:val="24"/>
                <w:szCs w:val="24"/>
              </w:rPr>
              <w:t>yaitu</w:t>
            </w:r>
            <w:proofErr w:type="spellEnd"/>
            <w:r w:rsidRPr="007F7FF9">
              <w:rPr>
                <w:rFonts w:ascii="Times New Roman" w:hAnsi="Times New Roman" w:cs="Times New Roman"/>
                <w:sz w:val="24"/>
                <w:szCs w:val="24"/>
              </w:rPr>
              <w:t xml:space="preserve"> 4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 w:rsidRPr="007F7FF9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12 cm</w:t>
            </w:r>
          </w:p>
          <w:p w14:paraId="36589221" w14:textId="77777777" w:rsidR="007F7FF9" w:rsidRPr="007F7FF9" w:rsidRDefault="007F7FF9" w:rsidP="007F7FF9">
            <w:pPr>
              <w:pStyle w:val="ListParagraph"/>
              <w:numPr>
                <w:ilvl w:val="0"/>
                <w:numId w:val="17"/>
              </w:numPr>
              <w:ind w:left="34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t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uk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6 c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yai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4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6 cm</w:t>
            </w:r>
          </w:p>
          <w:p w14:paraId="31BEAF21" w14:textId="0ED8CF1B" w:rsidR="007F7FF9" w:rsidRPr="007F7FF9" w:rsidRDefault="007F7FF9" w:rsidP="007F7FF9">
            <w:pPr>
              <w:pStyle w:val="ListParagraph"/>
              <w:numPr>
                <w:ilvl w:val="0"/>
                <w:numId w:val="17"/>
              </w:numPr>
              <w:ind w:left="34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t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uk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2 c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yai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4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4 cm</w:t>
            </w:r>
          </w:p>
          <w:p w14:paraId="198A2E17" w14:textId="77777777" w:rsidR="007C1CF5" w:rsidRDefault="007F7FF9" w:rsidP="007C1CF5">
            <w:pPr>
              <w:ind w:left="-1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m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nj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perl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ang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</w:p>
          <w:p w14:paraId="66BB06C1" w14:textId="77777777" w:rsidR="007C1CF5" w:rsidRDefault="007F7FF9" w:rsidP="007C1CF5">
            <w:pPr>
              <w:ind w:left="-1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= 10 (</w:t>
            </w:r>
            <w:r w:rsidRPr="007F7FF9">
              <w:rPr>
                <w:rFonts w:ascii="Times New Roman" w:hAnsi="Times New Roman" w:cs="Times New Roman"/>
                <w:sz w:val="24"/>
                <w:szCs w:val="24"/>
              </w:rPr>
              <w:t xml:space="preserve">4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 w:rsidRPr="007F7FF9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12 cm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+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6 cm +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4 cm) </w:t>
            </w:r>
          </w:p>
          <w:p w14:paraId="634C0487" w14:textId="26666EF9" w:rsidR="007C1CF5" w:rsidRDefault="007F7FF9" w:rsidP="007C1CF5">
            <w:pPr>
              <w:ind w:left="-1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w:r w:rsidR="007C1CF5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10 (48 cm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 w:rsidR="007C1CF5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24 cm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 w:rsidR="007C1CF5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16 cm) </w:t>
            </w:r>
          </w:p>
          <w:p w14:paraId="422D8961" w14:textId="77777777" w:rsidR="007C1CF5" w:rsidRDefault="007C1CF5" w:rsidP="007C1CF5">
            <w:pPr>
              <w:ind w:left="-1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= 10 (88 cm)</w:t>
            </w:r>
          </w:p>
          <w:p w14:paraId="65D8E2B2" w14:textId="315FC5A1" w:rsidR="007F7FF9" w:rsidRDefault="007C1CF5" w:rsidP="007C1CF5">
            <w:pPr>
              <w:ind w:left="-1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= 880 cm</w:t>
            </w:r>
          </w:p>
          <w:p w14:paraId="0D9CA2D8" w14:textId="77777777" w:rsidR="007C1CF5" w:rsidRDefault="007C1CF5" w:rsidP="007C1CF5">
            <w:pPr>
              <w:ind w:left="-1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</w:p>
          <w:p w14:paraId="42788871" w14:textId="77777777" w:rsidR="007C1CF5" w:rsidRDefault="007C1CF5" w:rsidP="007C1CF5">
            <w:pPr>
              <w:ind w:left="-19"/>
              <w:jc w:val="both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  <w:t>Cara II</w:t>
            </w:r>
          </w:p>
          <w:p w14:paraId="4B2E211B" w14:textId="77777777" w:rsidR="007C1CF5" w:rsidRDefault="007C1CF5" w:rsidP="007C1CF5">
            <w:pPr>
              <w:ind w:left="-1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Jumlah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panjang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esi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diperlukan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10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kerangka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</w:p>
          <w:p w14:paraId="61D2D573" w14:textId="77777777" w:rsidR="007C1CF5" w:rsidRDefault="007C1CF5" w:rsidP="007C1CF5">
            <w:pPr>
              <w:ind w:left="-1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10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 xml:space="preserve">× 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4 (p + l + t)</w:t>
            </w:r>
          </w:p>
          <w:p w14:paraId="157E173A" w14:textId="77777777" w:rsidR="007C1CF5" w:rsidRDefault="007C1CF5" w:rsidP="007C1CF5">
            <w:pPr>
              <w:ind w:left="-1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= 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4 (12 cm + 6 cm + 4 cm)</w:t>
            </w:r>
          </w:p>
          <w:p w14:paraId="5F658F13" w14:textId="77777777" w:rsidR="007C1CF5" w:rsidRDefault="007C1CF5" w:rsidP="007C1CF5">
            <w:pPr>
              <w:ind w:left="-1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= 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×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4 (22 cm) </w:t>
            </w:r>
          </w:p>
          <w:p w14:paraId="6B884929" w14:textId="77777777" w:rsidR="007C1CF5" w:rsidRDefault="007C1CF5" w:rsidP="007C1CF5">
            <w:pPr>
              <w:ind w:left="-1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= 40 (22 cm)</w:t>
            </w:r>
          </w:p>
          <w:p w14:paraId="4B22FB93" w14:textId="28F2042B" w:rsidR="007C1CF5" w:rsidRPr="007C1CF5" w:rsidRDefault="007C1CF5" w:rsidP="007C1CF5">
            <w:pPr>
              <w:ind w:left="-19"/>
              <w:jc w:val="both"/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= 88 cm</w:t>
            </w:r>
          </w:p>
        </w:tc>
        <w:tc>
          <w:tcPr>
            <w:tcW w:w="1350" w:type="dxa"/>
          </w:tcPr>
          <w:p w14:paraId="181A114B" w14:textId="77777777" w:rsidR="00796A6B" w:rsidRDefault="00796A6B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96A6B" w14:paraId="4486AD00" w14:textId="77777777" w:rsidTr="00254E67">
        <w:tc>
          <w:tcPr>
            <w:tcW w:w="534" w:type="dxa"/>
          </w:tcPr>
          <w:p w14:paraId="7D02859C" w14:textId="22FB1102" w:rsidR="00796A6B" w:rsidRDefault="00796A6B" w:rsidP="00796A6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559" w:type="dxa"/>
          </w:tcPr>
          <w:p w14:paraId="64CCA5BC" w14:textId="3F19CA34" w:rsidR="00796A6B" w:rsidRDefault="00796A6B" w:rsidP="003A0587">
            <w:pPr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lexibility</w:t>
            </w:r>
          </w:p>
        </w:tc>
        <w:tc>
          <w:tcPr>
            <w:tcW w:w="1984" w:type="dxa"/>
          </w:tcPr>
          <w:p w14:paraId="19FF0513" w14:textId="6E4C83CC" w:rsidR="00796A6B" w:rsidRPr="00B36692" w:rsidRDefault="00B36692" w:rsidP="003A0587">
            <w:pPr>
              <w:jc w:val="both"/>
              <w:rPr>
                <w:noProof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Doni memiliki kawat dengan ukuran panjang 152 cm. Ia ingin membuat balok dengan ukuran kerangka yang berbeda dari kawat tersebut secara tepat. Buat</w:t>
            </w:r>
            <w:r w:rsidR="00F80A18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dan gambarlah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beberapa alternatif ukuran kerangka sehingga membentuk balok dari kawat yang dimilikinya.</w:t>
            </w:r>
          </w:p>
        </w:tc>
        <w:tc>
          <w:tcPr>
            <w:tcW w:w="2961" w:type="dxa"/>
          </w:tcPr>
          <w:p w14:paraId="52F5441B" w14:textId="77777777" w:rsidR="00B36692" w:rsidRDefault="00B36692" w:rsidP="00B36692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RA I</w:t>
            </w:r>
          </w:p>
          <w:p w14:paraId="18637845" w14:textId="2A803E5C" w:rsidR="00784B52" w:rsidRDefault="00784B52" w:rsidP="00784B5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84B52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14E51F4C" wp14:editId="6595436A">
                  <wp:extent cx="1028700" cy="628462"/>
                  <wp:effectExtent l="0" t="0" r="0" b="635"/>
                  <wp:docPr id="1091814995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1814995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35907" cy="6328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6429E98" w14:textId="77777777" w:rsidR="00B36692" w:rsidRDefault="00B36692" w:rsidP="00B36692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ang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=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m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mu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s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</w:p>
          <w:p w14:paraId="64CAFE70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4p+4l+4t</m:t>
              </m:r>
            </m:oMath>
          </w:p>
          <w:p w14:paraId="5A900AFE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4(p+l+t)</m:t>
              </m:r>
            </m:oMath>
          </w:p>
          <w:p w14:paraId="63029939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dibuat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oleh Doni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 xml:space="preserve">p=20 cm, l=10 cm, 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dan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=8 cm</m:t>
              </m:r>
            </m:oMath>
          </w:p>
          <w:p w14:paraId="75BD0F92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4(20+10+8)</m:t>
              </m:r>
            </m:oMath>
          </w:p>
          <w:p w14:paraId="710B5B82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80+40+32</m:t>
              </m:r>
            </m:oMath>
          </w:p>
          <w:p w14:paraId="5BC273A6" w14:textId="77777777" w:rsidR="00B36692" w:rsidRDefault="00B36692" w:rsidP="00B36692">
            <w:pPr>
              <w:tabs>
                <w:tab w:val="center" w:pos="1372"/>
              </w:tabs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52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cm</w:t>
            </w:r>
          </w:p>
          <w:p w14:paraId="4DDB9706" w14:textId="77777777" w:rsidR="00B36692" w:rsidRDefault="00B36692" w:rsidP="00B36692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RA II</w:t>
            </w:r>
          </w:p>
          <w:p w14:paraId="07D206E1" w14:textId="36A610C7" w:rsidR="00784B52" w:rsidRDefault="00784B52" w:rsidP="00784B5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84B52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1BDE74F1" wp14:editId="7034DFA6">
                  <wp:extent cx="1155700" cy="659738"/>
                  <wp:effectExtent l="0" t="0" r="6350" b="7620"/>
                  <wp:docPr id="1324332487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4332487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67141" cy="66626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C3D9459" w14:textId="77777777" w:rsidR="00B36692" w:rsidRDefault="00B36692" w:rsidP="00B36692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ang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=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m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mu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s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</w:p>
          <w:p w14:paraId="61710BFF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4p+4l+4t</m:t>
              </m:r>
            </m:oMath>
          </w:p>
          <w:p w14:paraId="48E6249B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4(p+l+t)</m:t>
              </m:r>
            </m:oMath>
          </w:p>
          <w:p w14:paraId="40172886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dibuat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oleh Doni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p=</m:t>
              </m:r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w:lastRenderedPageBreak/>
                <m:t xml:space="preserve">18 cm, l=11 cm, 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dan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=9 cm</m:t>
              </m:r>
            </m:oMath>
          </w:p>
          <w:p w14:paraId="537A6AD4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4(18+11+9)</m:t>
              </m:r>
            </m:oMath>
          </w:p>
          <w:p w14:paraId="1A61322A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72+44+36</m:t>
              </m:r>
            </m:oMath>
          </w:p>
          <w:p w14:paraId="1DCE455C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52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cm</w:t>
            </w:r>
          </w:p>
          <w:p w14:paraId="0D479492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</w:p>
          <w:p w14:paraId="0E1B56B8" w14:textId="77777777" w:rsidR="00B36692" w:rsidRDefault="00B36692" w:rsidP="00B36692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RA III</w:t>
            </w:r>
          </w:p>
          <w:p w14:paraId="7C9375D2" w14:textId="399B004D" w:rsidR="00784B52" w:rsidRDefault="00784B52" w:rsidP="00784B5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84B52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0A676F0E" wp14:editId="0BEB1B1B">
                  <wp:extent cx="1060450" cy="637430"/>
                  <wp:effectExtent l="0" t="0" r="6350" b="0"/>
                  <wp:docPr id="51651863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6518638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79491" cy="6488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9DA94BA" w14:textId="77777777" w:rsidR="00B36692" w:rsidRDefault="00B36692" w:rsidP="00B36692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ang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=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m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mu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s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</w:p>
          <w:p w14:paraId="61889323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4p+4l+4t</m:t>
              </m:r>
            </m:oMath>
          </w:p>
          <w:p w14:paraId="4F819150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4(p+l+t)</m:t>
              </m:r>
            </m:oMath>
          </w:p>
          <w:p w14:paraId="38B07D9C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dibuat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oleh Doni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 xml:space="preserve">p=16 cm, l=14 cm, 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dan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=8 cm</m:t>
              </m:r>
            </m:oMath>
          </w:p>
          <w:p w14:paraId="65CF9174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4(16+14+8)</m:t>
              </m:r>
            </m:oMath>
          </w:p>
          <w:p w14:paraId="670BE96D" w14:textId="77777777" w:rsidR="00B36692" w:rsidRDefault="00B36692" w:rsidP="00B36692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64+56+32</m:t>
              </m:r>
            </m:oMath>
          </w:p>
          <w:p w14:paraId="67727354" w14:textId="591B444A" w:rsidR="00771B6B" w:rsidRPr="00B36692" w:rsidRDefault="00B36692" w:rsidP="00B36692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52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cm</w:t>
            </w:r>
          </w:p>
        </w:tc>
        <w:tc>
          <w:tcPr>
            <w:tcW w:w="1350" w:type="dxa"/>
          </w:tcPr>
          <w:p w14:paraId="2CBF5E05" w14:textId="77777777" w:rsidR="00796A6B" w:rsidRDefault="00796A6B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71B6B" w14:paraId="1890A8B9" w14:textId="77777777" w:rsidTr="00254E67">
        <w:tc>
          <w:tcPr>
            <w:tcW w:w="534" w:type="dxa"/>
          </w:tcPr>
          <w:p w14:paraId="4EF36C53" w14:textId="5053672B" w:rsidR="00771B6B" w:rsidRDefault="001E1EBF" w:rsidP="00796A6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1559" w:type="dxa"/>
          </w:tcPr>
          <w:p w14:paraId="6B8F85C4" w14:textId="4078D860" w:rsidR="00771B6B" w:rsidRDefault="00771B6B" w:rsidP="003A0587">
            <w:pPr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riginality</w:t>
            </w:r>
          </w:p>
        </w:tc>
        <w:tc>
          <w:tcPr>
            <w:tcW w:w="1984" w:type="dxa"/>
          </w:tcPr>
          <w:p w14:paraId="40F1809E" w14:textId="0034243E" w:rsidR="00771B6B" w:rsidRDefault="00771B6B" w:rsidP="003A0587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ada gambar dibawah ini bagian yang</w:t>
            </w:r>
            <w:r w:rsidR="0070183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tidak sesua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="00701835">
              <w:rPr>
                <w:rFonts w:ascii="Times New Roman" w:hAnsi="Times New Roman" w:cs="Times New Roman"/>
                <w:noProof/>
                <w:sz w:val="24"/>
                <w:szCs w:val="24"/>
              </w:rPr>
              <w:t>dengan</w:t>
            </w:r>
            <w:r w:rsidR="002F08E0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jaring-jaring kubus. Tentukan</w:t>
            </w:r>
            <w:r w:rsidR="0070183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bidang </w:t>
            </w:r>
            <w:r w:rsidR="002F08E0">
              <w:rPr>
                <w:rFonts w:ascii="Times New Roman" w:hAnsi="Times New Roman" w:cs="Times New Roman"/>
                <w:noProof/>
                <w:sz w:val="24"/>
                <w:szCs w:val="24"/>
              </w:rPr>
              <w:t>nomor berapa</w:t>
            </w:r>
            <w:r w:rsidR="0070183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saja</w:t>
            </w:r>
            <w:r w:rsidR="002F08E0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yang </w:t>
            </w:r>
            <w:r w:rsidR="00701835">
              <w:rPr>
                <w:rFonts w:ascii="Times New Roman" w:hAnsi="Times New Roman" w:cs="Times New Roman"/>
                <w:noProof/>
                <w:sz w:val="24"/>
                <w:szCs w:val="24"/>
              </w:rPr>
              <w:t>tidak terpakai</w:t>
            </w:r>
            <w:r w:rsidR="001A2356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="002F08E0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</w:p>
          <w:p w14:paraId="7C0B9354" w14:textId="498927F9" w:rsidR="002F08E0" w:rsidRPr="00771B6B" w:rsidRDefault="002F08E0" w:rsidP="003A0587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2DCF5F30" wp14:editId="6CE1908C">
                  <wp:extent cx="1213485" cy="896620"/>
                  <wp:effectExtent l="0" t="0" r="5715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3485" cy="8966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61" w:type="dxa"/>
          </w:tcPr>
          <w:p w14:paraId="393C3151" w14:textId="77777777" w:rsidR="00771B6B" w:rsidRDefault="00063962" w:rsidP="003A0587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3D08D85C" wp14:editId="17610A08">
                  <wp:extent cx="1212850" cy="947420"/>
                  <wp:effectExtent l="0" t="0" r="6350" b="508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2850" cy="9474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F8475F9" w14:textId="01948CB5" w:rsidR="00063962" w:rsidRDefault="00701835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dang</w:t>
            </w:r>
            <w:proofErr w:type="spellEnd"/>
            <w:r w:rsidR="0006396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63962"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proofErr w:type="spellEnd"/>
            <w:r w:rsidR="0006396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65003">
              <w:rPr>
                <w:rFonts w:ascii="Times New Roman" w:hAnsi="Times New Roman" w:cs="Times New Roman"/>
                <w:sz w:val="24"/>
                <w:szCs w:val="24"/>
              </w:rPr>
              <w:t xml:space="preserve">1,2,3,9,10,11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pakai</w:t>
            </w:r>
            <w:proofErr w:type="spellEnd"/>
          </w:p>
          <w:p w14:paraId="2821388E" w14:textId="77777777" w:rsidR="00065003" w:rsidRDefault="00065003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81686C8" w14:textId="77777777" w:rsidR="00065003" w:rsidRDefault="00065003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661A4026" wp14:editId="181BD17E">
                  <wp:extent cx="1212850" cy="865505"/>
                  <wp:effectExtent l="0" t="0" r="635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2850" cy="8655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32009B4" w14:textId="24797352" w:rsidR="00065003" w:rsidRPr="00063962" w:rsidRDefault="00701835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dang</w:t>
            </w:r>
            <w:proofErr w:type="spellEnd"/>
            <w:r w:rsidR="0006500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65003"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proofErr w:type="spellEnd"/>
            <w:r w:rsidR="00065003">
              <w:rPr>
                <w:rFonts w:ascii="Times New Roman" w:hAnsi="Times New Roman" w:cs="Times New Roman"/>
                <w:sz w:val="24"/>
                <w:szCs w:val="24"/>
              </w:rPr>
              <w:t xml:space="preserve"> 2,3,4,10,11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pakai</w:t>
            </w:r>
            <w:proofErr w:type="spellEnd"/>
          </w:p>
        </w:tc>
        <w:tc>
          <w:tcPr>
            <w:tcW w:w="1350" w:type="dxa"/>
          </w:tcPr>
          <w:p w14:paraId="5F2138E6" w14:textId="77777777" w:rsidR="00771B6B" w:rsidRDefault="00771B6B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71B6B" w14:paraId="7B3C60E1" w14:textId="77777777" w:rsidTr="00254E67">
        <w:tc>
          <w:tcPr>
            <w:tcW w:w="534" w:type="dxa"/>
          </w:tcPr>
          <w:p w14:paraId="12E37A56" w14:textId="1EAF129E" w:rsidR="00771B6B" w:rsidRDefault="001E1EBF" w:rsidP="00796A6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1559" w:type="dxa"/>
          </w:tcPr>
          <w:p w14:paraId="3BD8E473" w14:textId="69A307F0" w:rsidR="00771B6B" w:rsidRDefault="002F08E0" w:rsidP="003A0587">
            <w:pPr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riginality</w:t>
            </w:r>
          </w:p>
        </w:tc>
        <w:tc>
          <w:tcPr>
            <w:tcW w:w="1984" w:type="dxa"/>
          </w:tcPr>
          <w:p w14:paraId="73E2922E" w14:textId="39E9F2CB" w:rsidR="00701835" w:rsidRDefault="00701835" w:rsidP="00701835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ada gambar dibawah ini bagian yang tidak sesuai dengan jaring-jaring balok. Tentukan bidang nomor berapa saja yang tidak terpakai</w:t>
            </w:r>
            <w:r w:rsidR="001A2356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</w:p>
          <w:p w14:paraId="21E6093E" w14:textId="05BBA4B3" w:rsidR="00065003" w:rsidRDefault="00065003" w:rsidP="003A0587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0AAA2153" wp14:editId="13161E9A">
                  <wp:extent cx="1303020" cy="914400"/>
                  <wp:effectExtent l="0" t="0" r="635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03020" cy="914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AC0D3E4" w14:textId="6D93161B" w:rsidR="00B879E1" w:rsidRPr="002F08E0" w:rsidRDefault="00B879E1" w:rsidP="003A0587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2961" w:type="dxa"/>
          </w:tcPr>
          <w:p w14:paraId="5E7E4CAE" w14:textId="1B73C349" w:rsidR="00771B6B" w:rsidRDefault="00765E6C" w:rsidP="003A0587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43177C32" wp14:editId="13A4F9A4">
                  <wp:extent cx="1190707" cy="765544"/>
                  <wp:effectExtent l="0" t="0" r="0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08010" cy="7766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668BE50" w14:textId="77777777" w:rsidR="00765E6C" w:rsidRPr="00765E6C" w:rsidRDefault="00765E6C" w:rsidP="00765E6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EFE384C" w14:textId="6517A2F3" w:rsidR="00765E6C" w:rsidRDefault="00701835" w:rsidP="00765E6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d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="00765E6C">
              <w:rPr>
                <w:rFonts w:ascii="Times New Roman" w:hAnsi="Times New Roman" w:cs="Times New Roman"/>
                <w:sz w:val="24"/>
                <w:szCs w:val="24"/>
              </w:rPr>
              <w:t>omor</w:t>
            </w:r>
            <w:proofErr w:type="spellEnd"/>
            <w:r w:rsidR="00765E6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,8,9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pakai</w:t>
            </w:r>
            <w:proofErr w:type="spellEnd"/>
            <w:r w:rsidR="00765E6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0A911245" w14:textId="7A768CF9" w:rsidR="00765E6C" w:rsidRDefault="00765E6C" w:rsidP="00765E6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10B173B" w14:textId="78BA5BB7" w:rsidR="00765E6C" w:rsidRDefault="00765E6C" w:rsidP="00765E6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3C839DD2" wp14:editId="204A49AC">
                  <wp:extent cx="1212850" cy="828040"/>
                  <wp:effectExtent l="0" t="0" r="635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2850" cy="8280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28D8994" w14:textId="6A9B60FE" w:rsidR="00765E6C" w:rsidRPr="00765E6C" w:rsidRDefault="00701835" w:rsidP="00765E6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d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="00765E6C">
              <w:rPr>
                <w:rFonts w:ascii="Times New Roman" w:hAnsi="Times New Roman" w:cs="Times New Roman"/>
                <w:sz w:val="24"/>
                <w:szCs w:val="24"/>
              </w:rPr>
              <w:t>omor</w:t>
            </w:r>
            <w:proofErr w:type="spellEnd"/>
            <w:r w:rsidR="00765E6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,4,9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pakai</w:t>
            </w:r>
            <w:proofErr w:type="spellEnd"/>
          </w:p>
        </w:tc>
        <w:tc>
          <w:tcPr>
            <w:tcW w:w="1350" w:type="dxa"/>
          </w:tcPr>
          <w:p w14:paraId="2AE3ABA3" w14:textId="77777777" w:rsidR="00771B6B" w:rsidRDefault="00771B6B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F08E0" w14:paraId="20B50AED" w14:textId="77777777" w:rsidTr="00254E67">
        <w:tc>
          <w:tcPr>
            <w:tcW w:w="534" w:type="dxa"/>
          </w:tcPr>
          <w:p w14:paraId="3A33E549" w14:textId="31063679" w:rsidR="002F08E0" w:rsidRDefault="001E1EBF" w:rsidP="00796A6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7.</w:t>
            </w:r>
          </w:p>
        </w:tc>
        <w:tc>
          <w:tcPr>
            <w:tcW w:w="1559" w:type="dxa"/>
          </w:tcPr>
          <w:p w14:paraId="73EFFD01" w14:textId="0FE983F3" w:rsidR="002F08E0" w:rsidRDefault="001E1EBF" w:rsidP="003A0587">
            <w:pPr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laboration</w:t>
            </w:r>
          </w:p>
        </w:tc>
        <w:tc>
          <w:tcPr>
            <w:tcW w:w="1984" w:type="dxa"/>
          </w:tcPr>
          <w:p w14:paraId="43789039" w14:textId="72BAFED5" w:rsidR="001E1EBF" w:rsidRPr="00EE7078" w:rsidRDefault="001E1EBF" w:rsidP="001E1EB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E7078">
              <w:rPr>
                <w:rFonts w:ascii="Times New Roman" w:hAnsi="Times New Roman" w:cs="Times New Roman"/>
                <w:sz w:val="24"/>
                <w:szCs w:val="24"/>
              </w:rPr>
              <w:t>Perhatikan</w:t>
            </w:r>
            <w:proofErr w:type="spellEnd"/>
            <w:r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A29CB">
              <w:rPr>
                <w:rFonts w:ascii="Times New Roman" w:hAnsi="Times New Roman" w:cs="Times New Roman"/>
                <w:sz w:val="24"/>
                <w:szCs w:val="24"/>
              </w:rPr>
              <w:t>kerangka</w:t>
            </w:r>
            <w:proofErr w:type="spellEnd"/>
            <w:r w:rsidR="001A29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A29CB">
              <w:rPr>
                <w:rFonts w:ascii="Times New Roman" w:hAnsi="Times New Roman" w:cs="Times New Roman"/>
                <w:sz w:val="24"/>
                <w:szCs w:val="24"/>
              </w:rPr>
              <w:t>tenda</w:t>
            </w:r>
            <w:proofErr w:type="spellEnd"/>
            <w:r w:rsidR="001A29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A29CB">
              <w:rPr>
                <w:rFonts w:ascii="Times New Roman" w:hAnsi="Times New Roman" w:cs="Times New Roman"/>
                <w:sz w:val="24"/>
                <w:szCs w:val="24"/>
              </w:rPr>
              <w:t>dibawah</w:t>
            </w:r>
            <w:proofErr w:type="spellEnd"/>
            <w:r w:rsidR="001A29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A29CB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 w:rsidR="001A29C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noProof/>
              </w:rPr>
              <w:drawing>
                <wp:inline distT="0" distB="0" distL="0" distR="0" wp14:anchorId="0A77C019" wp14:editId="2F112C31">
                  <wp:extent cx="1213485" cy="909955"/>
                  <wp:effectExtent l="0" t="0" r="5715" b="444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3485" cy="9099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8CA073F" w14:textId="5F1419EE" w:rsidR="002F08E0" w:rsidRDefault="00446CBF" w:rsidP="001E1EB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lasnya</w:t>
            </w:r>
            <w:proofErr w:type="spellEnd"/>
            <w:r w:rsid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F6728">
              <w:rPr>
                <w:rFonts w:ascii="Times New Roman" w:hAnsi="Times New Roman" w:cs="Times New Roman"/>
                <w:sz w:val="24"/>
                <w:szCs w:val="24"/>
              </w:rPr>
              <w:t>berbentuk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>persegi</w:t>
            </w:r>
            <w:proofErr w:type="spellEnd"/>
            <w:r w:rsidR="001A29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="001A29CB">
              <w:rPr>
                <w:rFonts w:ascii="Times New Roman" w:hAnsi="Times New Roman" w:cs="Times New Roman"/>
                <w:sz w:val="24"/>
                <w:szCs w:val="24"/>
              </w:rPr>
              <w:t>panj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>panjang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16 cm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ng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17 cm. </w:t>
            </w:r>
            <w:proofErr w:type="spellStart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>Kerangka</w:t>
            </w:r>
            <w:proofErr w:type="spellEnd"/>
            <w:r w:rsidR="001A29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A29CB">
              <w:rPr>
                <w:rFonts w:ascii="Times New Roman" w:hAnsi="Times New Roman" w:cs="Times New Roman"/>
                <w:sz w:val="24"/>
                <w:szCs w:val="24"/>
              </w:rPr>
              <w:t>tenda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F6728">
              <w:rPr>
                <w:rFonts w:ascii="Times New Roman" w:hAnsi="Times New Roman" w:cs="Times New Roman"/>
                <w:sz w:val="24"/>
                <w:szCs w:val="24"/>
              </w:rPr>
              <w:t>terbuat</w:t>
            </w:r>
            <w:proofErr w:type="spellEnd"/>
            <w:r w:rsid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F6728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F6728">
              <w:rPr>
                <w:rFonts w:ascii="Times New Roman" w:hAnsi="Times New Roman" w:cs="Times New Roman"/>
                <w:sz w:val="24"/>
                <w:szCs w:val="24"/>
              </w:rPr>
              <w:t>besi</w:t>
            </w:r>
            <w:proofErr w:type="spellEnd"/>
            <w:r w:rsid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dan </w:t>
            </w:r>
            <w:proofErr w:type="spellStart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>selanjutnya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>limas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>ditutup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F6728">
              <w:rPr>
                <w:rFonts w:ascii="Times New Roman" w:hAnsi="Times New Roman" w:cs="Times New Roman"/>
                <w:sz w:val="24"/>
                <w:szCs w:val="24"/>
              </w:rPr>
              <w:t>kain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ntukan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>panjang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F6728">
              <w:rPr>
                <w:rFonts w:ascii="Times New Roman" w:hAnsi="Times New Roman" w:cs="Times New Roman"/>
                <w:sz w:val="24"/>
                <w:szCs w:val="24"/>
              </w:rPr>
              <w:t>besi</w:t>
            </w:r>
            <w:proofErr w:type="spellEnd"/>
            <w:r w:rsid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>luas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F6728">
              <w:rPr>
                <w:rFonts w:ascii="Times New Roman" w:hAnsi="Times New Roman" w:cs="Times New Roman"/>
                <w:sz w:val="24"/>
                <w:szCs w:val="24"/>
              </w:rPr>
              <w:t>kain</w:t>
            </w:r>
            <w:proofErr w:type="spellEnd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1E1EBF" w:rsidRPr="00EE7078">
              <w:rPr>
                <w:rFonts w:ascii="Times New Roman" w:hAnsi="Times New Roman" w:cs="Times New Roman"/>
                <w:sz w:val="24"/>
                <w:szCs w:val="24"/>
              </w:rPr>
              <w:t>diperl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961" w:type="dxa"/>
          </w:tcPr>
          <w:p w14:paraId="5DD9EC5F" w14:textId="77777777" w:rsidR="002F08E0" w:rsidRDefault="00174C56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hat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ang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im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kut</w:t>
            </w:r>
            <w:proofErr w:type="spellEnd"/>
          </w:p>
          <w:p w14:paraId="22FE3C2D" w14:textId="6E027A5A" w:rsidR="00174C56" w:rsidRDefault="007300AF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3A5F4406" wp14:editId="73C164BB">
                  <wp:extent cx="1212850" cy="905510"/>
                  <wp:effectExtent l="0" t="0" r="6350" b="889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2850" cy="9055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01CC53B" w14:textId="137ABF91" w:rsidR="007300AF" w:rsidRDefault="00EA65B4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6713CCA7" wp14:editId="7D9F1E99">
                  <wp:extent cx="1212850" cy="1283970"/>
                  <wp:effectExtent l="0" t="0" r="6350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2850" cy="12839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732F390" w14:textId="77777777" w:rsidR="00174C56" w:rsidRDefault="00174C56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C6F4955" w14:textId="77777777" w:rsidR="00174C56" w:rsidRDefault="00174C56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BC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se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nj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B = 16 cm dan AT = 17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cm,</w:t>
            </w:r>
            <w:r w:rsidR="00EF028D">
              <w:rPr>
                <w:rFonts w:ascii="Times New Roman" w:hAnsi="Times New Roman" w:cs="Times New Roman"/>
                <w:sz w:val="24"/>
                <w:szCs w:val="24"/>
              </w:rPr>
              <w:t>Tentukanlah</w:t>
            </w:r>
            <w:proofErr w:type="spellEnd"/>
            <w:proofErr w:type="gramEnd"/>
            <w:r w:rsidR="00EF028D"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  <w:p w14:paraId="6F98804E" w14:textId="77777777" w:rsidR="00EF028D" w:rsidRDefault="00EF028D" w:rsidP="00EF028D">
            <w:pPr>
              <w:pStyle w:val="ListParagraph"/>
              <w:numPr>
                <w:ilvl w:val="0"/>
                <w:numId w:val="14"/>
              </w:numPr>
              <w:ind w:left="32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anj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w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utuh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22D8A3AA" w14:textId="77777777" w:rsidR="00EF028D" w:rsidRDefault="00EF028D" w:rsidP="00EF028D">
            <w:pPr>
              <w:pStyle w:val="ListParagraph"/>
              <w:numPr>
                <w:ilvl w:val="0"/>
                <w:numId w:val="14"/>
              </w:numPr>
              <w:ind w:left="32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Lua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perlukan</w:t>
            </w:r>
            <w:proofErr w:type="spellEnd"/>
          </w:p>
          <w:p w14:paraId="45DA69A4" w14:textId="77777777" w:rsidR="00EF028D" w:rsidRDefault="00EF028D" w:rsidP="00EF028D">
            <w:pPr>
              <w:ind w:left="-3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  <w:p w14:paraId="49FCE381" w14:textId="351A5250" w:rsidR="00EF028D" w:rsidRDefault="00EF028D" w:rsidP="00EF028D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anj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w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utuhkan</w:t>
            </w:r>
            <w:proofErr w:type="spellEnd"/>
          </w:p>
          <w:p w14:paraId="4DD4A625" w14:textId="00E1FE0D" w:rsidR="00EF028D" w:rsidRDefault="00EF028D" w:rsidP="00EF028D">
            <w:pPr>
              <w:pStyle w:val="ListParagraph"/>
              <w:ind w:left="17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=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4 </m:t>
              </m:r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×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 16+4 </m:t>
              </m:r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×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16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</w:p>
          <w:p w14:paraId="36A29FA3" w14:textId="65FEFF73" w:rsidR="00EF028D" w:rsidRDefault="00EF028D" w:rsidP="00EF028D">
            <w:pPr>
              <w:pStyle w:val="ListParagraph"/>
              <w:ind w:left="179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64+64=128</m:t>
              </m:r>
            </m:oMath>
            <w:r w:rsid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cm</w:t>
            </w:r>
          </w:p>
          <w:p w14:paraId="054C1713" w14:textId="77777777" w:rsidR="00EF028D" w:rsidRDefault="00EF028D" w:rsidP="00EF028D">
            <w:pPr>
              <w:pStyle w:val="ListParagraph"/>
              <w:ind w:left="17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39137E6" w14:textId="4D3AF26E" w:rsidR="00EF028D" w:rsidRDefault="00EF028D" w:rsidP="00EF028D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hat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∠</m:t>
              </m:r>
            </m:oMath>
            <w:r w:rsidR="00681965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T siku-siku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  <w:p w14:paraId="7300D639" w14:textId="77777777" w:rsidR="00B879E1" w:rsidRPr="00EE7078" w:rsidRDefault="00B879E1" w:rsidP="00B879E1">
            <w:pPr>
              <w:spacing w:line="360" w:lineRule="auto"/>
              <w:ind w:left="179"/>
              <w:rPr>
                <w:rFonts w:ascii="Times New Roman" w:hAnsi="Times New Roman" w:cs="Times New Roman"/>
                <w:sz w:val="24"/>
                <w:szCs w:val="24"/>
              </w:rPr>
            </w:pP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>AP</w:t>
            </w:r>
            <w:r w:rsidRPr="00EE707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2 </w:t>
            </w: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>+ TP</w:t>
            </w:r>
            <w:r w:rsidRPr="00EE707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= AT</w:t>
            </w:r>
            <w:r w:rsidRPr="00EE707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02273F19" w14:textId="77777777" w:rsidR="00B879E1" w:rsidRPr="00EE7078" w:rsidRDefault="00B879E1" w:rsidP="00B879E1">
            <w:pPr>
              <w:spacing w:line="360" w:lineRule="auto"/>
              <w:ind w:left="179"/>
              <w:rPr>
                <w:rFonts w:ascii="Times New Roman" w:hAnsi="Times New Roman" w:cs="Times New Roman"/>
                <w:sz w:val="24"/>
                <w:szCs w:val="24"/>
              </w:rPr>
            </w:pP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EE707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+ TP</w:t>
            </w:r>
            <w:r w:rsidRPr="00EE707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= 17</w:t>
            </w:r>
            <w:r w:rsidRPr="00EE707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36AC5542" w14:textId="77777777" w:rsidR="00B879E1" w:rsidRPr="00EE7078" w:rsidRDefault="00B879E1" w:rsidP="00B879E1">
            <w:pPr>
              <w:spacing w:line="360" w:lineRule="auto"/>
              <w:ind w:left="179"/>
              <w:rPr>
                <w:rFonts w:ascii="Times New Roman" w:hAnsi="Times New Roman" w:cs="Times New Roman"/>
                <w:sz w:val="24"/>
                <w:szCs w:val="24"/>
              </w:rPr>
            </w:pP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>64 + TP</w:t>
            </w:r>
            <w:r w:rsidRPr="00EE707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= 289 </w:t>
            </w:r>
          </w:p>
          <w:p w14:paraId="0C4FA125" w14:textId="77777777" w:rsidR="00B879E1" w:rsidRPr="00EE7078" w:rsidRDefault="00B879E1" w:rsidP="00B879E1">
            <w:pPr>
              <w:spacing w:line="360" w:lineRule="auto"/>
              <w:ind w:left="179"/>
              <w:rPr>
                <w:rFonts w:ascii="Times New Roman" w:hAnsi="Times New Roman" w:cs="Times New Roman"/>
                <w:sz w:val="24"/>
                <w:szCs w:val="24"/>
              </w:rPr>
            </w:pP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>64 + TP</w:t>
            </w:r>
            <w:r w:rsidRPr="00EE707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– 64 = 289 – 64</w:t>
            </w:r>
          </w:p>
          <w:p w14:paraId="65E5BC97" w14:textId="77777777" w:rsidR="00B879E1" w:rsidRPr="00EE7078" w:rsidRDefault="00B879E1" w:rsidP="00B879E1">
            <w:pPr>
              <w:spacing w:line="360" w:lineRule="auto"/>
              <w:ind w:left="179"/>
              <w:rPr>
                <w:rFonts w:ascii="Times New Roman" w:hAnsi="Times New Roman" w:cs="Times New Roman"/>
                <w:sz w:val="24"/>
                <w:szCs w:val="24"/>
              </w:rPr>
            </w:pP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>TP</w:t>
            </w:r>
            <w:r w:rsidRPr="00EE707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 = 225 </w:t>
            </w:r>
          </w:p>
          <w:p w14:paraId="3980D6E1" w14:textId="77777777" w:rsidR="00B879E1" w:rsidRPr="00EE7078" w:rsidRDefault="00B879E1" w:rsidP="00B879E1">
            <w:pPr>
              <w:spacing w:line="360" w:lineRule="auto"/>
              <w:ind w:left="179"/>
              <w:rPr>
                <w:rFonts w:ascii="Times New Roman" w:hAnsi="Times New Roman" w:cs="Times New Roman"/>
                <w:sz w:val="24"/>
                <w:szCs w:val="24"/>
              </w:rPr>
            </w:pP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 xml:space="preserve">TP= √225 </w:t>
            </w:r>
          </w:p>
          <w:p w14:paraId="1EC05067" w14:textId="08B43031" w:rsidR="00B879E1" w:rsidRPr="00EE7078" w:rsidRDefault="00B879E1" w:rsidP="00B879E1">
            <w:pPr>
              <w:spacing w:line="360" w:lineRule="auto"/>
              <w:ind w:left="179"/>
              <w:rPr>
                <w:rFonts w:ascii="Times New Roman" w:hAnsi="Times New Roman" w:cs="Times New Roman"/>
                <w:sz w:val="24"/>
                <w:szCs w:val="24"/>
              </w:rPr>
            </w:pPr>
            <w:r w:rsidRPr="00EE7078">
              <w:rPr>
                <w:rFonts w:ascii="Times New Roman" w:hAnsi="Times New Roman" w:cs="Times New Roman"/>
                <w:sz w:val="24"/>
                <w:szCs w:val="24"/>
              </w:rPr>
              <w:t>TP = 15</w:t>
            </w:r>
            <w:r w:rsidR="001F6728">
              <w:rPr>
                <w:rFonts w:ascii="Times New Roman" w:hAnsi="Times New Roman" w:cs="Times New Roman"/>
                <w:sz w:val="24"/>
                <w:szCs w:val="24"/>
              </w:rPr>
              <w:t xml:space="preserve"> cm</w:t>
            </w:r>
          </w:p>
          <w:p w14:paraId="5984EDB4" w14:textId="66DCE6DA" w:rsidR="00EF028D" w:rsidRPr="00EF028D" w:rsidRDefault="00EF028D" w:rsidP="00EF028D">
            <w:pPr>
              <w:pStyle w:val="ListParagraph"/>
              <w:ind w:left="32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0" w:type="dxa"/>
          </w:tcPr>
          <w:p w14:paraId="5B9FE8DB" w14:textId="77777777" w:rsidR="002F08E0" w:rsidRDefault="002F08E0" w:rsidP="003A058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E1EBF" w14:paraId="083973A9" w14:textId="77777777" w:rsidTr="00254E67">
        <w:tc>
          <w:tcPr>
            <w:tcW w:w="534" w:type="dxa"/>
          </w:tcPr>
          <w:p w14:paraId="0AF5620A" w14:textId="2A212804" w:rsidR="001E1EBF" w:rsidRPr="001E1EBF" w:rsidRDefault="001E1EBF" w:rsidP="0080460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1559" w:type="dxa"/>
          </w:tcPr>
          <w:p w14:paraId="02BED8E0" w14:textId="17BB9A07" w:rsidR="001E1EBF" w:rsidRPr="001E1EBF" w:rsidRDefault="001E1EBF" w:rsidP="00804600">
            <w:pPr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laboration</w:t>
            </w:r>
          </w:p>
        </w:tc>
        <w:tc>
          <w:tcPr>
            <w:tcW w:w="1984" w:type="dxa"/>
          </w:tcPr>
          <w:p w14:paraId="6E92C889" w14:textId="053DCD24" w:rsidR="001E1EBF" w:rsidRPr="00B879E1" w:rsidRDefault="00B879E1" w:rsidP="0080460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li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ang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w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njang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2 meter. Jik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6 cm </w:t>
            </w:r>
            <m:oMath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×</m:t>
              </m:r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18 cm </w:t>
            </w:r>
            <m:oMath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×</m:t>
              </m:r>
            </m:oMath>
            <w:r w:rsidR="001A2356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16 cm.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Tentukan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anyaknya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lastRenderedPageBreak/>
              <w:t>kerangka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balok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dibuat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melisa</w:t>
            </w:r>
            <w:proofErr w:type="spellEnd"/>
            <w:r w:rsidR="001A2356">
              <w:rPr>
                <w:rFonts w:ascii="Times New Roman" w:eastAsiaTheme="minorEastAsia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961" w:type="dxa"/>
          </w:tcPr>
          <w:p w14:paraId="05B31E1C" w14:textId="50632EEC" w:rsidR="001E1EBF" w:rsidRPr="001F6728" w:rsidRDefault="00B879E1" w:rsidP="0080460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Kerangka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=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jumla</w:t>
            </w:r>
            <w:r w:rsidR="001A2356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semua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rusuk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0B7F2D43" w14:textId="5C8AF71E" w:rsidR="00B879E1" w:rsidRPr="001F6728" w:rsidRDefault="00B879E1" w:rsidP="00804600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4p+4l+4t</m:t>
              </m:r>
            </m:oMath>
          </w:p>
          <w:p w14:paraId="1278DF1F" w14:textId="725E883C" w:rsidR="00B879E1" w:rsidRPr="001F6728" w:rsidRDefault="00B879E1" w:rsidP="00804600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4(p+l+t)</m:t>
              </m:r>
            </m:oMath>
          </w:p>
          <w:p w14:paraId="1D8F2CA3" w14:textId="7381CEE9" w:rsidR="00B879E1" w:rsidRPr="001F6728" w:rsidRDefault="00B879E1" w:rsidP="00804600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Ukuran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balok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akan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dibuat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Melisa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 xml:space="preserve">p=26 cm, l=18 cm, </m:t>
              </m:r>
            </m:oMath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dan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=16 cm</m:t>
              </m:r>
            </m:oMath>
          </w:p>
          <w:p w14:paraId="128DF41D" w14:textId="6D923DBC" w:rsidR="00B879E1" w:rsidRPr="001F6728" w:rsidRDefault="00B879E1" w:rsidP="00804600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Panjang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kawat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12 m=1.200 cm</m:t>
              </m:r>
            </m:oMath>
          </w:p>
          <w:p w14:paraId="371CE540" w14:textId="77777777" w:rsidR="00B879E1" w:rsidRPr="001F6728" w:rsidRDefault="00B879E1" w:rsidP="00804600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Maka:</w:t>
            </w:r>
          </w:p>
          <w:p w14:paraId="6E1AF278" w14:textId="77777777" w:rsidR="00B879E1" w:rsidRPr="001F6728" w:rsidRDefault="00B879E1" w:rsidP="00804600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lastRenderedPageBreak/>
              <w:t>Kerangka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1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buah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balok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adalah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:</w:t>
            </w:r>
          </w:p>
          <w:p w14:paraId="00EAD7AC" w14:textId="77777777" w:rsidR="001F6728" w:rsidRPr="001F6728" w:rsidRDefault="00B879E1" w:rsidP="00804600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Kerangka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balok</w:t>
            </w:r>
            <w:proofErr w:type="spellEnd"/>
          </w:p>
          <w:p w14:paraId="31DA808C" w14:textId="3DC781C6" w:rsidR="001F6728" w:rsidRPr="001F6728" w:rsidRDefault="001F6728" w:rsidP="00804600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4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6+18+16</m:t>
                  </m:r>
                </m:e>
              </m:d>
            </m:oMath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</w:p>
          <w:p w14:paraId="4298890C" w14:textId="52F1601C" w:rsidR="00B879E1" w:rsidRPr="001F6728" w:rsidRDefault="001F6728" w:rsidP="00B879E1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=4(60)</m:t>
              </m:r>
            </m:oMath>
            <w:r w:rsidR="00B879E1"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</w:p>
          <w:p w14:paraId="0DF6E78E" w14:textId="4F380324" w:rsidR="00B879E1" w:rsidRPr="001F6728" w:rsidRDefault="00B879E1" w:rsidP="00B879E1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40 cm</m:t>
              </m:r>
            </m:oMath>
          </w:p>
          <w:p w14:paraId="43A213FD" w14:textId="59BED2BC" w:rsidR="00B879E1" w:rsidRPr="001F6728" w:rsidRDefault="00B879E1" w:rsidP="00B879E1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Banyak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kerangka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dapat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dibuat</w:t>
            </w:r>
            <w:proofErr w:type="spellEnd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eastAsiaTheme="minorEastAsia" w:hAnsi="Times New Roman" w:cs="Times New Roman"/>
                <w:sz w:val="24"/>
                <w:szCs w:val="24"/>
              </w:rPr>
              <w:t>adalah</w:t>
            </w:r>
            <w:proofErr w:type="spellEnd"/>
          </w:p>
          <w:p w14:paraId="08A755AF" w14:textId="63AAF472" w:rsidR="00B879E1" w:rsidRPr="001F6728" w:rsidRDefault="00000000" w:rsidP="00B879E1">
            <w:pPr>
              <w:ind w:left="-530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1.200cm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240 cm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=5 buah</m:t>
                </m:r>
              </m:oMath>
            </m:oMathPara>
          </w:p>
          <w:p w14:paraId="305D9247" w14:textId="77777777" w:rsidR="00B879E1" w:rsidRPr="001F6728" w:rsidRDefault="00B879E1" w:rsidP="00B879E1">
            <w:pPr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</w:p>
          <w:p w14:paraId="102434B3" w14:textId="17826A5A" w:rsidR="00B879E1" w:rsidRPr="00B879E1" w:rsidRDefault="00B879E1" w:rsidP="0080460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Jadi,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banyak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kerangka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balok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dibuat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Melisa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 xml:space="preserve"> 5 </w:t>
            </w:r>
            <w:proofErr w:type="spellStart"/>
            <w:r w:rsidRPr="001F6728">
              <w:rPr>
                <w:rFonts w:ascii="Times New Roman" w:hAnsi="Times New Roman" w:cs="Times New Roman"/>
                <w:sz w:val="24"/>
                <w:szCs w:val="24"/>
              </w:rPr>
              <w:t>buah</w:t>
            </w:r>
            <w:proofErr w:type="spellEnd"/>
          </w:p>
        </w:tc>
        <w:tc>
          <w:tcPr>
            <w:tcW w:w="1350" w:type="dxa"/>
          </w:tcPr>
          <w:p w14:paraId="5806640F" w14:textId="77777777" w:rsidR="001E1EBF" w:rsidRDefault="001E1EBF" w:rsidP="00804600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</w:tbl>
    <w:p w14:paraId="333D9D95" w14:textId="08E945FB" w:rsidR="00F83680" w:rsidRDefault="00F83680" w:rsidP="00F83680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82E6B8C" w14:textId="77777777" w:rsidR="00F83680" w:rsidRDefault="00F8368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B8C8578" w14:textId="0E0CFA15" w:rsidR="00F83680" w:rsidRDefault="004C648F" w:rsidP="00174C56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Pedom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skor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Tes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Urai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erpiki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reatif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atematis</w:t>
      </w:r>
      <w:proofErr w:type="spellEnd"/>
    </w:p>
    <w:tbl>
      <w:tblPr>
        <w:tblStyle w:val="TableGrid"/>
        <w:tblW w:w="7937" w:type="dxa"/>
        <w:tblInd w:w="-5" w:type="dxa"/>
        <w:tblLook w:val="04A0" w:firstRow="1" w:lastRow="0" w:firstColumn="1" w:lastColumn="0" w:noHBand="0" w:noVBand="1"/>
      </w:tblPr>
      <w:tblGrid>
        <w:gridCol w:w="1377"/>
        <w:gridCol w:w="710"/>
        <w:gridCol w:w="5850"/>
      </w:tblGrid>
      <w:tr w:rsidR="004C648F" w14:paraId="7DDF0DD8" w14:textId="77777777" w:rsidTr="001163B3">
        <w:tc>
          <w:tcPr>
            <w:tcW w:w="7937" w:type="dxa"/>
            <w:gridSpan w:val="3"/>
            <w:tcBorders>
              <w:top w:val="single" w:sz="4" w:space="0" w:color="auto"/>
            </w:tcBorders>
            <w:vAlign w:val="center"/>
          </w:tcPr>
          <w:p w14:paraId="2988BD9E" w14:textId="433E9598" w:rsidR="004C648F" w:rsidRPr="004C648F" w:rsidRDefault="004C648F" w:rsidP="004C648F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doman</w:t>
            </w:r>
            <w:proofErr w:type="spellEnd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skoran</w:t>
            </w:r>
            <w:proofErr w:type="spellEnd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Tes </w:t>
            </w:r>
            <w:proofErr w:type="spellStart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aian</w:t>
            </w:r>
            <w:proofErr w:type="spellEnd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mampuan</w:t>
            </w:r>
            <w:proofErr w:type="spellEnd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erpikir</w:t>
            </w:r>
            <w:proofErr w:type="spellEnd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reatif</w:t>
            </w:r>
            <w:proofErr w:type="spellEnd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C648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atematis</w:t>
            </w:r>
            <w:proofErr w:type="spellEnd"/>
          </w:p>
        </w:tc>
      </w:tr>
      <w:tr w:rsidR="004C648F" w14:paraId="19FA5EE5" w14:textId="77777777" w:rsidTr="001163B3">
        <w:tc>
          <w:tcPr>
            <w:tcW w:w="1377" w:type="dxa"/>
            <w:vAlign w:val="center"/>
          </w:tcPr>
          <w:p w14:paraId="71230131" w14:textId="64438B97" w:rsidR="004C648F" w:rsidRPr="004C648F" w:rsidRDefault="004C648F" w:rsidP="001163B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dikator</w:t>
            </w:r>
            <w:proofErr w:type="spellEnd"/>
          </w:p>
        </w:tc>
        <w:tc>
          <w:tcPr>
            <w:tcW w:w="710" w:type="dxa"/>
            <w:vAlign w:val="center"/>
          </w:tcPr>
          <w:p w14:paraId="66F19A07" w14:textId="097F9CBA" w:rsidR="004C648F" w:rsidRDefault="004C648F" w:rsidP="001163B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kor</w:t>
            </w:r>
          </w:p>
        </w:tc>
        <w:tc>
          <w:tcPr>
            <w:tcW w:w="5850" w:type="dxa"/>
            <w:vAlign w:val="center"/>
          </w:tcPr>
          <w:p w14:paraId="5DAEE7AA" w14:textId="3C5BD39C" w:rsidR="004C648F" w:rsidRDefault="004C648F" w:rsidP="001163B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riteria</w:t>
            </w:r>
            <w:proofErr w:type="spellEnd"/>
          </w:p>
        </w:tc>
      </w:tr>
      <w:tr w:rsidR="009C1199" w14:paraId="253B90A6" w14:textId="77777777" w:rsidTr="001163B3">
        <w:tc>
          <w:tcPr>
            <w:tcW w:w="1377" w:type="dxa"/>
            <w:vMerge w:val="restart"/>
            <w:vAlign w:val="center"/>
          </w:tcPr>
          <w:p w14:paraId="35172D84" w14:textId="214E01AD" w:rsidR="009C1199" w:rsidRPr="004C648F" w:rsidRDefault="009C1199" w:rsidP="009C1199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luency</w:t>
            </w:r>
          </w:p>
        </w:tc>
        <w:tc>
          <w:tcPr>
            <w:tcW w:w="710" w:type="dxa"/>
            <w:vAlign w:val="center"/>
          </w:tcPr>
          <w:p w14:paraId="5539EEE1" w14:textId="28D1F897" w:rsidR="009C1199" w:rsidRPr="004C648F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850" w:type="dxa"/>
          </w:tcPr>
          <w:p w14:paraId="2A8E03FB" w14:textId="73B7CF59" w:rsidR="009C1199" w:rsidRPr="009C1199" w:rsidRDefault="009C1199" w:rsidP="009C1199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dua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olusi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luruhnya</w:t>
            </w:r>
            <w:proofErr w:type="spellEnd"/>
            <w:r w:rsidRPr="009C1199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trategi</w:t>
            </w:r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 w:rsidRPr="009C1199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prosedur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tematis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9C1199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analisa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argumen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lengkap</w:t>
            </w:r>
            <w:proofErr w:type="spellEnd"/>
          </w:p>
        </w:tc>
      </w:tr>
      <w:tr w:rsidR="009C1199" w14:paraId="37D51D83" w14:textId="77777777" w:rsidTr="001163B3">
        <w:tc>
          <w:tcPr>
            <w:tcW w:w="1377" w:type="dxa"/>
            <w:vMerge/>
          </w:tcPr>
          <w:p w14:paraId="7928E952" w14:textId="77777777" w:rsidR="009C1199" w:rsidRDefault="009C1199" w:rsidP="004C648F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10" w:type="dxa"/>
            <w:vAlign w:val="center"/>
          </w:tcPr>
          <w:p w14:paraId="318BF7C2" w14:textId="389288B9" w:rsidR="009C1199" w:rsidRPr="004C648F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850" w:type="dxa"/>
          </w:tcPr>
          <w:p w14:paraId="61ACA8D0" w14:textId="4F12DF82" w:rsidR="009C1199" w:rsidRPr="009C1199" w:rsidRDefault="009C1199" w:rsidP="009C1199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olusi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  <w:r w:rsidRPr="009C1199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9C1199">
              <w:rPr>
                <w:rFonts w:ascii="Times New Roman" w:hAnsi="Times New Roman" w:cs="Times New Roman"/>
                <w:spacing w:val="-9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hampir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luruhnya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proofErr w:type="gram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trategi</w:t>
            </w:r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 w:rsidRPr="009C1199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prosedur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tematis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alasan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lengkap</w:t>
            </w:r>
            <w:proofErr w:type="spellEnd"/>
          </w:p>
        </w:tc>
      </w:tr>
      <w:tr w:rsidR="009C1199" w14:paraId="071D9120" w14:textId="77777777" w:rsidTr="001163B3">
        <w:tc>
          <w:tcPr>
            <w:tcW w:w="1377" w:type="dxa"/>
            <w:vMerge/>
          </w:tcPr>
          <w:p w14:paraId="05D9FE4A" w14:textId="77777777" w:rsidR="009C1199" w:rsidRDefault="009C1199" w:rsidP="004C648F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10" w:type="dxa"/>
            <w:vAlign w:val="center"/>
          </w:tcPr>
          <w:p w14:paraId="16FD0C3E" w14:textId="6893FA12" w:rsidR="009C1199" w:rsidRPr="004C648F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850" w:type="dxa"/>
          </w:tcPr>
          <w:p w14:paraId="04CB5236" w14:textId="2BE454EE" w:rsidR="009C1199" w:rsidRPr="009C1199" w:rsidRDefault="009C1199" w:rsidP="009C1199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olusi</w:t>
            </w:r>
            <w:proofErr w:type="spellEnd"/>
            <w:r w:rsidRPr="009C1199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  <w:r w:rsidRPr="009C1199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9C1199">
              <w:rPr>
                <w:rFonts w:ascii="Times New Roman" w:hAnsi="Times New Roman" w:cs="Times New Roman"/>
                <w:spacing w:val="-9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9C1199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trategi</w:t>
            </w:r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dan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prosedur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tematis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9C1199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9C1199">
              <w:rPr>
                <w:rFonts w:ascii="Times New Roman" w:hAnsi="Times New Roman" w:cs="Times New Roman"/>
                <w:spacing w:val="5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alasan</w:t>
            </w:r>
            <w:proofErr w:type="spellEnd"/>
            <w:r w:rsidRPr="009C1199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9C1199">
              <w:rPr>
                <w:rFonts w:ascii="Times New Roman" w:hAnsi="Times New Roman" w:cs="Times New Roman"/>
                <w:spacing w:val="-9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rinci</w:t>
            </w:r>
            <w:proofErr w:type="spellEnd"/>
          </w:p>
        </w:tc>
      </w:tr>
      <w:tr w:rsidR="009C1199" w14:paraId="3AC0B164" w14:textId="77777777" w:rsidTr="001163B3">
        <w:tc>
          <w:tcPr>
            <w:tcW w:w="1377" w:type="dxa"/>
            <w:vMerge/>
          </w:tcPr>
          <w:p w14:paraId="3C7B27B3" w14:textId="77777777" w:rsidR="009C1199" w:rsidRDefault="009C1199" w:rsidP="004C648F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10" w:type="dxa"/>
            <w:vAlign w:val="center"/>
          </w:tcPr>
          <w:p w14:paraId="5BAEC954" w14:textId="0D621B9A" w:rsidR="009C1199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50" w:type="dxa"/>
          </w:tcPr>
          <w:p w14:paraId="5B6E8A68" w14:textId="3FF49C74" w:rsidR="009C1199" w:rsidRPr="009C1199" w:rsidRDefault="009C1199" w:rsidP="009C1199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olusi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  <w:r w:rsidRPr="009C1199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9C1199">
              <w:rPr>
                <w:rFonts w:ascii="Times New Roman" w:hAnsi="Times New Roman" w:cs="Times New Roman"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9C1199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trategi</w:t>
            </w:r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dan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prosedur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tematis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y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9C1199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namun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9C1199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isertai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alasan</w:t>
            </w:r>
            <w:proofErr w:type="spellEnd"/>
          </w:p>
        </w:tc>
      </w:tr>
      <w:tr w:rsidR="009C1199" w14:paraId="3750940D" w14:textId="77777777" w:rsidTr="001163B3">
        <w:tc>
          <w:tcPr>
            <w:tcW w:w="1377" w:type="dxa"/>
            <w:vMerge/>
            <w:tcBorders>
              <w:bottom w:val="double" w:sz="4" w:space="0" w:color="auto"/>
            </w:tcBorders>
          </w:tcPr>
          <w:p w14:paraId="044290F8" w14:textId="77777777" w:rsidR="009C1199" w:rsidRDefault="009C1199" w:rsidP="00804600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10" w:type="dxa"/>
            <w:tcBorders>
              <w:bottom w:val="double" w:sz="4" w:space="0" w:color="auto"/>
            </w:tcBorders>
            <w:vAlign w:val="center"/>
          </w:tcPr>
          <w:p w14:paraId="08C02867" w14:textId="7EB65238" w:rsidR="009C1199" w:rsidRPr="009C1199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850" w:type="dxa"/>
            <w:tcBorders>
              <w:bottom w:val="double" w:sz="4" w:space="0" w:color="auto"/>
            </w:tcBorders>
          </w:tcPr>
          <w:p w14:paraId="4EDAB4A2" w14:textId="5ADE6824" w:rsidR="009C1199" w:rsidRPr="009C1199" w:rsidRDefault="009C1199" w:rsidP="0080460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</w:p>
        </w:tc>
      </w:tr>
      <w:tr w:rsidR="009C1199" w14:paraId="444938CE" w14:textId="77777777" w:rsidTr="001163B3">
        <w:tc>
          <w:tcPr>
            <w:tcW w:w="1377" w:type="dxa"/>
            <w:vMerge w:val="restart"/>
            <w:tcBorders>
              <w:top w:val="double" w:sz="4" w:space="0" w:color="auto"/>
            </w:tcBorders>
            <w:vAlign w:val="center"/>
          </w:tcPr>
          <w:p w14:paraId="71B772F2" w14:textId="6FE103E9" w:rsidR="009C1199" w:rsidRPr="009C1199" w:rsidRDefault="009C1199" w:rsidP="009C1199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lexibility</w:t>
            </w:r>
          </w:p>
        </w:tc>
        <w:tc>
          <w:tcPr>
            <w:tcW w:w="710" w:type="dxa"/>
            <w:tcBorders>
              <w:top w:val="double" w:sz="4" w:space="0" w:color="auto"/>
            </w:tcBorders>
            <w:vAlign w:val="center"/>
          </w:tcPr>
          <w:p w14:paraId="25C193D2" w14:textId="265FF676" w:rsidR="009C1199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850" w:type="dxa"/>
            <w:tcBorders>
              <w:top w:val="double" w:sz="4" w:space="0" w:color="auto"/>
            </w:tcBorders>
          </w:tcPr>
          <w:p w14:paraId="0E5093F8" w14:textId="289D8F52" w:rsidR="009C1199" w:rsidRPr="009C1199" w:rsidRDefault="009C1199" w:rsidP="009C11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emukan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9C1199">
              <w:rPr>
                <w:rFonts w:ascii="Times New Roman" w:hAnsi="Times New Roman" w:cs="Times New Roman"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9C1199">
              <w:rPr>
                <w:rFonts w:ascii="Times New Roman" w:hAnsi="Times New Roman" w:cs="Times New Roman"/>
                <w:spacing w:val="-9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 w:rsidRPr="009C1199">
              <w:rPr>
                <w:rFonts w:ascii="Times New Roman" w:hAnsi="Times New Roman" w:cs="Times New Roman"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9C1199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luruhnya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trategi</w:t>
            </w:r>
            <w:r w:rsidRPr="009C1199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 w:rsidRPr="009C1199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prosedur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tematis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yang</w:t>
            </w:r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</w:p>
        </w:tc>
      </w:tr>
      <w:tr w:rsidR="009C1199" w14:paraId="5557F309" w14:textId="77777777" w:rsidTr="001163B3">
        <w:tc>
          <w:tcPr>
            <w:tcW w:w="1377" w:type="dxa"/>
            <w:vMerge/>
            <w:vAlign w:val="center"/>
          </w:tcPr>
          <w:p w14:paraId="48151B04" w14:textId="77777777" w:rsidR="009C1199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  <w:vAlign w:val="center"/>
          </w:tcPr>
          <w:p w14:paraId="6CBA3CAC" w14:textId="4A7EC73C" w:rsidR="009C1199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850" w:type="dxa"/>
          </w:tcPr>
          <w:p w14:paraId="3FB6729E" w14:textId="400DF838" w:rsidR="009C1199" w:rsidRPr="009C1199" w:rsidRDefault="009C1199" w:rsidP="009C11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emukan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9C1199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9C1199">
              <w:rPr>
                <w:rFonts w:ascii="Times New Roman" w:hAnsi="Times New Roman" w:cs="Times New Roman"/>
                <w:spacing w:val="-9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9C1199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hampir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luruhnya</w:t>
            </w:r>
            <w:proofErr w:type="spellEnd"/>
            <w:proofErr w:type="gram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trategi</w:t>
            </w:r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prosedur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tematis</w:t>
            </w:r>
            <w:proofErr w:type="spellEnd"/>
            <w:r w:rsidRPr="009C1199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</w:p>
        </w:tc>
      </w:tr>
      <w:tr w:rsidR="009C1199" w14:paraId="4C63FD5B" w14:textId="77777777" w:rsidTr="001163B3">
        <w:tc>
          <w:tcPr>
            <w:tcW w:w="1377" w:type="dxa"/>
            <w:vMerge/>
            <w:vAlign w:val="center"/>
          </w:tcPr>
          <w:p w14:paraId="2A137FBB" w14:textId="77777777" w:rsidR="009C1199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  <w:vAlign w:val="center"/>
          </w:tcPr>
          <w:p w14:paraId="4917EC25" w14:textId="7CAE35BD" w:rsidR="009C1199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850" w:type="dxa"/>
          </w:tcPr>
          <w:p w14:paraId="35CB1EA9" w14:textId="5FA2B9CD" w:rsidR="009C1199" w:rsidRPr="009C1199" w:rsidRDefault="009C1199" w:rsidP="009C11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emukan</w:t>
            </w:r>
            <w:proofErr w:type="spellEnd"/>
            <w:r w:rsidRPr="009C1199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Pr="009C1199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9C1199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9C1199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proofErr w:type="gram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trategi  dan</w:t>
            </w:r>
            <w:proofErr w:type="gram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prosedur</w:t>
            </w:r>
            <w:proofErr w:type="spellEnd"/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tematis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tanpa</w:t>
            </w:r>
            <w:proofErr w:type="spellEnd"/>
            <w:r w:rsidRPr="009C1199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isertai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alasan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yang</w:t>
            </w:r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lengkap</w:t>
            </w:r>
            <w:proofErr w:type="spellEnd"/>
          </w:p>
        </w:tc>
      </w:tr>
      <w:tr w:rsidR="009C1199" w14:paraId="57CF7EEF" w14:textId="77777777" w:rsidTr="001163B3">
        <w:tc>
          <w:tcPr>
            <w:tcW w:w="1377" w:type="dxa"/>
            <w:vMerge/>
            <w:vAlign w:val="center"/>
          </w:tcPr>
          <w:p w14:paraId="32FB5C3C" w14:textId="77777777" w:rsidR="009C1199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  <w:vAlign w:val="center"/>
          </w:tcPr>
          <w:p w14:paraId="700E2AE8" w14:textId="425097E9" w:rsidR="009C1199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50" w:type="dxa"/>
          </w:tcPr>
          <w:p w14:paraId="6A910090" w14:textId="7C438421" w:rsidR="009C1199" w:rsidRPr="009C1199" w:rsidRDefault="009C1199" w:rsidP="009C11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emukan</w:t>
            </w:r>
            <w:proofErr w:type="spellEnd"/>
            <w:r w:rsidRPr="009C1199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Pr="009C1199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9C1199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namun</w:t>
            </w:r>
            <w:proofErr w:type="spellEnd"/>
            <w:r w:rsidRPr="009C1199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 strategi</w:t>
            </w:r>
            <w:proofErr w:type="gram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 w:rsidRPr="009C119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prosedur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matematis</w:t>
            </w:r>
            <w:proofErr w:type="spellEnd"/>
            <w:r w:rsidRPr="009C1199">
              <w:rPr>
                <w:rFonts w:ascii="Times New Roman" w:hAnsi="Times New Roman" w:cs="Times New Roman"/>
                <w:spacing w:val="-7"/>
                <w:sz w:val="24"/>
                <w:szCs w:val="24"/>
              </w:rPr>
              <w:t xml:space="preserve"> </w:t>
            </w:r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tanpa</w:t>
            </w:r>
            <w:proofErr w:type="spellEnd"/>
            <w:r w:rsidRPr="009C1199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disertai</w:t>
            </w:r>
            <w:proofErr w:type="spellEnd"/>
            <w:r w:rsidRPr="009C119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alasan</w:t>
            </w:r>
            <w:proofErr w:type="spellEnd"/>
          </w:p>
        </w:tc>
      </w:tr>
      <w:tr w:rsidR="009C1199" w14:paraId="131B6032" w14:textId="77777777" w:rsidTr="001163B3">
        <w:tc>
          <w:tcPr>
            <w:tcW w:w="1377" w:type="dxa"/>
            <w:vMerge/>
            <w:vAlign w:val="center"/>
          </w:tcPr>
          <w:p w14:paraId="4E4582DF" w14:textId="77777777" w:rsidR="009C1199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  <w:tcBorders>
              <w:bottom w:val="double" w:sz="4" w:space="0" w:color="auto"/>
            </w:tcBorders>
            <w:vAlign w:val="center"/>
          </w:tcPr>
          <w:p w14:paraId="5BBA7C01" w14:textId="28E0900D" w:rsidR="009C1199" w:rsidRDefault="009C1199" w:rsidP="009C119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850" w:type="dxa"/>
            <w:tcBorders>
              <w:bottom w:val="double" w:sz="4" w:space="0" w:color="auto"/>
            </w:tcBorders>
          </w:tcPr>
          <w:p w14:paraId="1C3407C9" w14:textId="20982DE8" w:rsidR="009C1199" w:rsidRPr="009C1199" w:rsidRDefault="009C1199" w:rsidP="009C119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1199"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</w:p>
        </w:tc>
      </w:tr>
      <w:tr w:rsidR="001163B3" w14:paraId="024805AB" w14:textId="77777777" w:rsidTr="001163B3">
        <w:tc>
          <w:tcPr>
            <w:tcW w:w="1377" w:type="dxa"/>
            <w:vMerge w:val="restart"/>
            <w:tcBorders>
              <w:top w:val="double" w:sz="4" w:space="0" w:color="auto"/>
            </w:tcBorders>
          </w:tcPr>
          <w:p w14:paraId="1C461E28" w14:textId="7DEBA22E" w:rsidR="001163B3" w:rsidRPr="009C1199" w:rsidRDefault="001163B3" w:rsidP="009C1199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riginality</w:t>
            </w:r>
          </w:p>
        </w:tc>
        <w:tc>
          <w:tcPr>
            <w:tcW w:w="710" w:type="dxa"/>
            <w:tcBorders>
              <w:top w:val="double" w:sz="4" w:space="0" w:color="auto"/>
            </w:tcBorders>
          </w:tcPr>
          <w:p w14:paraId="48FF9CA7" w14:textId="3FCB765C" w:rsidR="001163B3" w:rsidRDefault="001163B3" w:rsidP="009C119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850" w:type="dxa"/>
            <w:tcBorders>
              <w:top w:val="double" w:sz="4" w:space="0" w:color="auto"/>
            </w:tcBorders>
          </w:tcPr>
          <w:p w14:paraId="11298E62" w14:textId="38E6190F" w:rsidR="001163B3" w:rsidRPr="00DA1EDE" w:rsidRDefault="001163B3" w:rsidP="00DA1E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Menggamba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DA1EDE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DA1EDE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DA1EDE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berbeda</w:t>
            </w:r>
            <w:proofErr w:type="spellEnd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DA1EDE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orang</w:t>
            </w:r>
            <w:r w:rsidRPr="00DA1EDE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lain</w:t>
            </w:r>
            <w:r w:rsidRPr="00DA1EDE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DA1EDE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DA1EDE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imaksud</w:t>
            </w:r>
            <w:proofErr w:type="spellEnd"/>
            <w:r w:rsidRPr="00DA1EDE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DA1EDE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lengkap</w:t>
            </w:r>
            <w:proofErr w:type="spellEnd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 dan</w:t>
            </w:r>
            <w:r w:rsidRPr="00DA1EDE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tepat</w:t>
            </w:r>
            <w:proofErr w:type="spellEnd"/>
          </w:p>
        </w:tc>
      </w:tr>
      <w:tr w:rsidR="001163B3" w14:paraId="5BCD8250" w14:textId="77777777" w:rsidTr="001163B3">
        <w:tc>
          <w:tcPr>
            <w:tcW w:w="1377" w:type="dxa"/>
            <w:vMerge/>
          </w:tcPr>
          <w:p w14:paraId="200E3037" w14:textId="77777777" w:rsidR="001163B3" w:rsidRDefault="001163B3" w:rsidP="00DA1ED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5B5C5F36" w14:textId="7B886FF3" w:rsidR="001163B3" w:rsidRDefault="001163B3" w:rsidP="00DA1ED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850" w:type="dxa"/>
          </w:tcPr>
          <w:p w14:paraId="01BD7210" w14:textId="50B240BD" w:rsidR="001163B3" w:rsidRPr="00DA1EDE" w:rsidRDefault="001163B3" w:rsidP="00DA1E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Menggambarkan</w:t>
            </w:r>
            <w:proofErr w:type="spellEnd"/>
            <w:r w:rsidRPr="00DA1EDE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penyelesaian</w:t>
            </w:r>
            <w:proofErr w:type="spellEnd"/>
            <w:r w:rsidRPr="00DA1EDE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DA1EDE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DA1EDE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Pr="00DA1EDE">
              <w:rPr>
                <w:rFonts w:ascii="Times New Roman" w:hAnsi="Times New Roman" w:cs="Times New Roman"/>
                <w:spacing w:val="5"/>
                <w:sz w:val="24"/>
                <w:szCs w:val="24"/>
              </w:rPr>
              <w:t xml:space="preserve"> </w:t>
            </w:r>
            <w:proofErr w:type="gram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yang 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berbeda</w:t>
            </w:r>
            <w:proofErr w:type="spellEnd"/>
            <w:proofErr w:type="gramEnd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DA1EDE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orang</w:t>
            </w:r>
            <w:r w:rsidRPr="00DA1EDE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lain</w:t>
            </w:r>
            <w:r w:rsidRPr="00DA1EDE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DA1EDE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DA1EDE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DA1EDE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DA1EDE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imaksud</w:t>
            </w:r>
            <w:proofErr w:type="spellEnd"/>
            <w:r w:rsidRPr="00DA1EDE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namun</w:t>
            </w:r>
            <w:proofErr w:type="spellEnd"/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kurang</w:t>
            </w:r>
            <w:proofErr w:type="spellEnd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lengkap</w:t>
            </w:r>
            <w:proofErr w:type="spellEnd"/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tepat</w:t>
            </w:r>
            <w:proofErr w:type="spellEnd"/>
          </w:p>
        </w:tc>
      </w:tr>
      <w:tr w:rsidR="001163B3" w14:paraId="642A677E" w14:textId="77777777" w:rsidTr="001163B3">
        <w:tc>
          <w:tcPr>
            <w:tcW w:w="1377" w:type="dxa"/>
            <w:vMerge/>
          </w:tcPr>
          <w:p w14:paraId="526730BD" w14:textId="77777777" w:rsidR="001163B3" w:rsidRDefault="001163B3" w:rsidP="00DA1ED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5BC5AF9B" w14:textId="3C3BB6E3" w:rsidR="001163B3" w:rsidRDefault="001163B3" w:rsidP="00DA1ED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850" w:type="dxa"/>
          </w:tcPr>
          <w:p w14:paraId="49EEAB32" w14:textId="75846F0D" w:rsidR="001163B3" w:rsidRPr="00DA1EDE" w:rsidRDefault="001163B3" w:rsidP="00DA1ED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Menggambarkan</w:t>
            </w:r>
            <w:proofErr w:type="spellEnd"/>
            <w:r w:rsidRPr="00DA1EDE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penyelesaian</w:t>
            </w:r>
            <w:proofErr w:type="spellEnd"/>
            <w:r w:rsidRPr="00DA1EDE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DA1EDE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DA1EDE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 w:rsidRPr="00DA1ED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DA1EDE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gram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yang 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berbeda</w:t>
            </w:r>
            <w:proofErr w:type="spellEnd"/>
            <w:proofErr w:type="gramEnd"/>
            <w:r w:rsidRPr="00DA1EDE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DA1EDE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orang</w:t>
            </w:r>
            <w:r w:rsidRPr="00DA1EDE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lain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namun</w:t>
            </w:r>
            <w:proofErr w:type="spellEnd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DA1EDE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DA1EDE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DA1EDE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DA1EDE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dimaksud</w:t>
            </w:r>
            <w:proofErr w:type="spellEnd"/>
            <w:r w:rsidRPr="00DA1EDE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r w:rsidRPr="00DA1EDE">
              <w:rPr>
                <w:rFonts w:ascii="Times New Roman" w:hAnsi="Times New Roman" w:cs="Times New Roman"/>
                <w:sz w:val="24"/>
                <w:szCs w:val="24"/>
              </w:rPr>
              <w:t xml:space="preserve">dan 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DA1EDE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DA1EDE">
              <w:rPr>
                <w:rFonts w:ascii="Times New Roman" w:hAnsi="Times New Roman" w:cs="Times New Roman"/>
                <w:sz w:val="24"/>
                <w:szCs w:val="24"/>
              </w:rPr>
              <w:t>lengkap</w:t>
            </w:r>
            <w:proofErr w:type="spellEnd"/>
          </w:p>
        </w:tc>
      </w:tr>
      <w:tr w:rsidR="001163B3" w14:paraId="3C1F47B0" w14:textId="77777777" w:rsidTr="001163B3">
        <w:tc>
          <w:tcPr>
            <w:tcW w:w="1377" w:type="dxa"/>
            <w:vMerge/>
          </w:tcPr>
          <w:p w14:paraId="77866DAD" w14:textId="77777777" w:rsidR="001163B3" w:rsidRDefault="001163B3" w:rsidP="00DA1ED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7B2A787C" w14:textId="59E3F4CF" w:rsidR="001163B3" w:rsidRDefault="001163B3" w:rsidP="00DA1ED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50" w:type="dxa"/>
          </w:tcPr>
          <w:p w14:paraId="275D29F4" w14:textId="044A3D55" w:rsidR="001163B3" w:rsidRPr="001163B3" w:rsidRDefault="001163B3" w:rsidP="001163B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Menggambarkan</w:t>
            </w:r>
            <w:proofErr w:type="spellEnd"/>
            <w:r w:rsidRPr="001163B3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penyelesaian</w:t>
            </w:r>
            <w:proofErr w:type="spellEnd"/>
            <w:r w:rsidRPr="001163B3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1163B3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1163B3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1163B3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 w:rsidRPr="001163B3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1163B3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gram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 xml:space="preserve">yang 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berbeda</w:t>
            </w:r>
            <w:proofErr w:type="spellEnd"/>
            <w:proofErr w:type="gramEnd"/>
            <w:r w:rsidRPr="001163B3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1163B3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orang</w:t>
            </w:r>
            <w:r w:rsidRPr="001163B3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lain</w:t>
            </w:r>
            <w:r w:rsidRPr="001163B3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tanpa</w:t>
            </w:r>
            <w:proofErr w:type="spellEnd"/>
            <w:r w:rsidRPr="001163B3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isertai</w:t>
            </w:r>
            <w:proofErr w:type="spellEnd"/>
            <w:r w:rsidRPr="001163B3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alasan</w:t>
            </w:r>
            <w:proofErr w:type="spellEnd"/>
          </w:p>
        </w:tc>
      </w:tr>
      <w:tr w:rsidR="001163B3" w14:paraId="16585FAE" w14:textId="77777777" w:rsidTr="001163B3">
        <w:tc>
          <w:tcPr>
            <w:tcW w:w="1377" w:type="dxa"/>
            <w:vMerge/>
            <w:tcBorders>
              <w:bottom w:val="double" w:sz="4" w:space="0" w:color="auto"/>
            </w:tcBorders>
          </w:tcPr>
          <w:p w14:paraId="2DCAC26B" w14:textId="77777777" w:rsid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  <w:tcBorders>
              <w:bottom w:val="double" w:sz="4" w:space="0" w:color="auto"/>
            </w:tcBorders>
          </w:tcPr>
          <w:p w14:paraId="569158AA" w14:textId="19339AF1" w:rsid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850" w:type="dxa"/>
            <w:tcBorders>
              <w:bottom w:val="double" w:sz="4" w:space="0" w:color="auto"/>
            </w:tcBorders>
          </w:tcPr>
          <w:p w14:paraId="21034AC6" w14:textId="5DB2DF68" w:rsidR="001163B3" w:rsidRP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163B3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1163B3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</w:p>
        </w:tc>
      </w:tr>
      <w:tr w:rsidR="001163B3" w14:paraId="2733B77E" w14:textId="77777777" w:rsidTr="001163B3">
        <w:tc>
          <w:tcPr>
            <w:tcW w:w="1377" w:type="dxa"/>
            <w:vMerge w:val="restart"/>
            <w:tcBorders>
              <w:top w:val="double" w:sz="4" w:space="0" w:color="auto"/>
            </w:tcBorders>
          </w:tcPr>
          <w:p w14:paraId="73185C3E" w14:textId="56DA67D3" w:rsidR="001163B3" w:rsidRPr="001163B3" w:rsidRDefault="001163B3" w:rsidP="001163B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Elaboration </w:t>
            </w:r>
          </w:p>
        </w:tc>
        <w:tc>
          <w:tcPr>
            <w:tcW w:w="710" w:type="dxa"/>
            <w:tcBorders>
              <w:top w:val="double" w:sz="4" w:space="0" w:color="auto"/>
            </w:tcBorders>
          </w:tcPr>
          <w:p w14:paraId="0897B7B4" w14:textId="13CDE4EB" w:rsid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850" w:type="dxa"/>
            <w:tcBorders>
              <w:top w:val="double" w:sz="4" w:space="0" w:color="auto"/>
            </w:tcBorders>
          </w:tcPr>
          <w:p w14:paraId="3F6F2D90" w14:textId="0BA87671" w:rsidR="001163B3" w:rsidRDefault="001163B3" w:rsidP="001163B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ur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masal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inc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</w:p>
        </w:tc>
      </w:tr>
      <w:tr w:rsidR="001163B3" w14:paraId="61BCAF02" w14:textId="77777777" w:rsidTr="001163B3">
        <w:tc>
          <w:tcPr>
            <w:tcW w:w="1377" w:type="dxa"/>
            <w:vMerge/>
          </w:tcPr>
          <w:p w14:paraId="33EF73E7" w14:textId="77777777" w:rsid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043E28F5" w14:textId="5CD3C7FD" w:rsid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850" w:type="dxa"/>
          </w:tcPr>
          <w:p w14:paraId="5FB5EFC8" w14:textId="552B0C15" w:rsidR="001163B3" w:rsidRDefault="001163B3" w:rsidP="001163B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Menguraikan</w:t>
            </w:r>
            <w:proofErr w:type="spellEnd"/>
            <w:r w:rsidRPr="001163B3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penyelesaian</w:t>
            </w:r>
            <w:proofErr w:type="spellEnd"/>
            <w:r w:rsidRPr="001163B3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1163B3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permasalahan</w:t>
            </w:r>
            <w:proofErr w:type="spellEnd"/>
            <w:r w:rsidRPr="001163B3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 xml:space="preserve"> </w:t>
            </w:r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1163B3">
              <w:rPr>
                <w:rFonts w:ascii="Times New Roman" w:hAnsi="Times New Roman" w:cs="Times New Roman"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 w:rsidRPr="001163B3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1163B3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terinci</w:t>
            </w:r>
            <w:proofErr w:type="spellEnd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namun</w:t>
            </w:r>
            <w:proofErr w:type="spellEnd"/>
            <w:proofErr w:type="gramEnd"/>
            <w:r w:rsidRPr="001163B3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analisa</w:t>
            </w:r>
            <w:proofErr w:type="spellEnd"/>
            <w:r w:rsidRPr="001163B3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argumen</w:t>
            </w:r>
            <w:proofErr w:type="spellEnd"/>
            <w:r w:rsidRPr="001163B3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belum</w:t>
            </w:r>
            <w:proofErr w:type="spellEnd"/>
            <w:r w:rsidRPr="001163B3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lengkap</w:t>
            </w:r>
            <w:proofErr w:type="spellEnd"/>
          </w:p>
        </w:tc>
      </w:tr>
      <w:tr w:rsidR="001163B3" w14:paraId="0A1997DF" w14:textId="77777777" w:rsidTr="001163B3">
        <w:tc>
          <w:tcPr>
            <w:tcW w:w="1377" w:type="dxa"/>
            <w:vMerge/>
          </w:tcPr>
          <w:p w14:paraId="4921DFB8" w14:textId="77777777" w:rsid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339067BE" w14:textId="43AC0CBA" w:rsid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850" w:type="dxa"/>
          </w:tcPr>
          <w:p w14:paraId="45E8ABF4" w14:textId="62924604" w:rsidR="001163B3" w:rsidRPr="001163B3" w:rsidRDefault="001163B3" w:rsidP="001163B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Menguraikan</w:t>
            </w:r>
            <w:proofErr w:type="spellEnd"/>
            <w:r w:rsidRPr="001163B3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penyelesaian</w:t>
            </w:r>
            <w:proofErr w:type="spellEnd"/>
            <w:r w:rsidRPr="001163B3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1163B3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permasalahan</w:t>
            </w:r>
            <w:proofErr w:type="spellEnd"/>
            <w:r w:rsidRPr="001163B3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1163B3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 w:rsidRPr="001163B3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kurang</w:t>
            </w:r>
            <w:proofErr w:type="spellEnd"/>
            <w:r w:rsidRPr="001163B3">
              <w:rPr>
                <w:rFonts w:ascii="Times New Roman" w:hAnsi="Times New Roman" w:cs="Times New Roman"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terinci</w:t>
            </w:r>
            <w:proofErr w:type="spellEnd"/>
            <w:r w:rsidRPr="001163B3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r w:rsidRPr="001163B3">
              <w:rPr>
                <w:rFonts w:ascii="Times New Roman" w:hAnsi="Times New Roman" w:cs="Times New Roman"/>
                <w:sz w:val="24"/>
                <w:szCs w:val="24"/>
              </w:rPr>
              <w:t xml:space="preserve">dan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benar</w:t>
            </w:r>
            <w:proofErr w:type="spellEnd"/>
          </w:p>
        </w:tc>
      </w:tr>
      <w:tr w:rsidR="001163B3" w14:paraId="5C23D8E7" w14:textId="77777777" w:rsidTr="001163B3">
        <w:tc>
          <w:tcPr>
            <w:tcW w:w="1377" w:type="dxa"/>
            <w:vMerge/>
          </w:tcPr>
          <w:p w14:paraId="75984C0C" w14:textId="77777777" w:rsid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6EAA6D6E" w14:textId="3A7110EA" w:rsid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50" w:type="dxa"/>
          </w:tcPr>
          <w:p w14:paraId="1B350595" w14:textId="0DC9E6EF" w:rsidR="001163B3" w:rsidRPr="001163B3" w:rsidRDefault="001163B3" w:rsidP="001163B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Menguraikan</w:t>
            </w:r>
            <w:proofErr w:type="spellEnd"/>
            <w:r w:rsidRPr="001163B3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penyelesaian</w:t>
            </w:r>
            <w:proofErr w:type="spellEnd"/>
            <w:r w:rsidRPr="001163B3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1163B3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permasalahan</w:t>
            </w:r>
            <w:proofErr w:type="spellEnd"/>
            <w:r w:rsidRPr="001163B3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yang</w:t>
            </w:r>
            <w:r w:rsidRPr="001163B3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 w:rsidRPr="001163B3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163B3">
              <w:rPr>
                <w:rFonts w:ascii="Times New Roman" w:hAnsi="Times New Roman" w:cs="Times New Roman"/>
                <w:spacing w:val="-7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terinci</w:t>
            </w:r>
            <w:proofErr w:type="spellEnd"/>
          </w:p>
        </w:tc>
      </w:tr>
      <w:tr w:rsidR="001163B3" w14:paraId="798FA5EF" w14:textId="77777777" w:rsidTr="001163B3">
        <w:tc>
          <w:tcPr>
            <w:tcW w:w="1377" w:type="dxa"/>
            <w:vMerge/>
          </w:tcPr>
          <w:p w14:paraId="2B6DACDB" w14:textId="77777777" w:rsid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298D1857" w14:textId="1EA2B694" w:rsid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850" w:type="dxa"/>
          </w:tcPr>
          <w:p w14:paraId="24EB7FB9" w14:textId="640B36BA" w:rsidR="001163B3" w:rsidRPr="001163B3" w:rsidRDefault="001163B3" w:rsidP="00116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163B3">
              <w:rPr>
                <w:rFonts w:ascii="Times New Roman" w:hAnsi="Times New Roman" w:cs="Times New Roman"/>
                <w:spacing w:val="-6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1163B3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 xml:space="preserve"> </w:t>
            </w:r>
            <w:proofErr w:type="spellStart"/>
            <w:r w:rsidRPr="001163B3"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</w:p>
        </w:tc>
      </w:tr>
    </w:tbl>
    <w:p w14:paraId="6D155655" w14:textId="2559CA03" w:rsidR="004C648F" w:rsidRDefault="004C648F" w:rsidP="004C64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E190477" w14:textId="58710660" w:rsidR="00CF1F78" w:rsidRDefault="00CF1F78" w:rsidP="00CF1F7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</w:p>
    <w:sdt>
      <w:sdtPr>
        <w:id w:val="1510637028"/>
        <w:bibliography/>
      </w:sdtPr>
      <w:sdtContent>
        <w:p w14:paraId="7F997DEB" w14:textId="77777777" w:rsidR="00552666" w:rsidRPr="00784B52" w:rsidRDefault="00552666" w:rsidP="00552666">
          <w:pPr>
            <w:pStyle w:val="Bibliography"/>
            <w:ind w:left="720" w:hanging="72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784B52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784B52">
            <w:rPr>
              <w:rFonts w:ascii="Times New Roman" w:hAnsi="Times New Roman" w:cs="Times New Roman"/>
              <w:sz w:val="24"/>
              <w:szCs w:val="24"/>
            </w:rPr>
            <w:instrText xml:space="preserve"> BIBLIOGRAPHY </w:instrText>
          </w:r>
          <w:r w:rsidRPr="00784B52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784B52">
            <w:rPr>
              <w:rFonts w:ascii="Times New Roman" w:hAnsi="Times New Roman" w:cs="Times New Roman"/>
              <w:noProof/>
              <w:sz w:val="24"/>
              <w:szCs w:val="24"/>
            </w:rPr>
            <w:t xml:space="preserve">Utari Sumarmo, W. H. (April 2012). KEMAMPUAN DAN DISPOSISI BERPIKIR LOGIS, KRITIS, DAN KREATIF MATEMATIK (Eksperimen terhadap Siswa SMA Menggunakan . </w:t>
          </w:r>
          <w:r w:rsidRPr="00784B52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Jurnal Pengajaran MIPA</w:t>
          </w:r>
          <w:r w:rsidRPr="00784B52">
            <w:rPr>
              <w:rFonts w:ascii="Times New Roman" w:hAnsi="Times New Roman" w:cs="Times New Roman"/>
              <w:noProof/>
              <w:sz w:val="24"/>
              <w:szCs w:val="24"/>
            </w:rPr>
            <w:t>, hlm. 17-33.</w:t>
          </w:r>
        </w:p>
        <w:p w14:paraId="3E808D8B" w14:textId="77777777" w:rsidR="00552666" w:rsidRDefault="00552666" w:rsidP="00552666">
          <w:pPr>
            <w:jc w:val="both"/>
          </w:pPr>
          <w:r w:rsidRPr="00784B52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65E5694B" w14:textId="77777777" w:rsidR="00552666" w:rsidRPr="00CF1F78" w:rsidRDefault="00552666" w:rsidP="00CF1F7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14:paraId="0735C980" w14:textId="7E111E93" w:rsidR="00F22C2B" w:rsidRDefault="00CF1F7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22C2B" w:rsidSect="00953D0A">
      <w:pgSz w:w="11910" w:h="16840"/>
      <w:pgMar w:top="1580" w:right="1120" w:bottom="280" w:left="168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40" type="#_x0000_t75" style="width:37pt;height:19.5pt;visibility:visible;mso-wrap-style:square" o:bullet="t">
        <v:imagedata r:id="rId1" o:title=""/>
      </v:shape>
    </w:pict>
  </w:numPicBullet>
  <w:abstractNum w:abstractNumId="0" w15:restartNumberingAfterBreak="0">
    <w:nsid w:val="01D27BA5"/>
    <w:multiLevelType w:val="hybridMultilevel"/>
    <w:tmpl w:val="0EFAFEF6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1B2A5F"/>
    <w:multiLevelType w:val="hybridMultilevel"/>
    <w:tmpl w:val="7EF60C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834BA0"/>
    <w:multiLevelType w:val="hybridMultilevel"/>
    <w:tmpl w:val="5B4A9B2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216954"/>
    <w:multiLevelType w:val="hybridMultilevel"/>
    <w:tmpl w:val="ACDC2602"/>
    <w:lvl w:ilvl="0" w:tplc="43080D2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CD40C1"/>
    <w:multiLevelType w:val="hybridMultilevel"/>
    <w:tmpl w:val="D2A8FF3A"/>
    <w:lvl w:ilvl="0" w:tplc="E7123E36">
      <w:start w:val="1"/>
      <w:numFmt w:val="decimal"/>
      <w:lvlText w:val="%1."/>
      <w:lvlJc w:val="left"/>
      <w:pPr>
        <w:ind w:left="427" w:hanging="36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2C5C2706">
      <w:numFmt w:val="bullet"/>
      <w:lvlText w:val="•"/>
      <w:lvlJc w:val="left"/>
      <w:pPr>
        <w:ind w:left="671" w:hanging="360"/>
      </w:pPr>
      <w:rPr>
        <w:rFonts w:hint="default"/>
        <w:lang w:val="id" w:eastAsia="en-US" w:bidi="ar-SA"/>
      </w:rPr>
    </w:lvl>
    <w:lvl w:ilvl="2" w:tplc="59CC7B84">
      <w:numFmt w:val="bullet"/>
      <w:lvlText w:val="•"/>
      <w:lvlJc w:val="left"/>
      <w:pPr>
        <w:ind w:left="923" w:hanging="360"/>
      </w:pPr>
      <w:rPr>
        <w:rFonts w:hint="default"/>
        <w:lang w:val="id" w:eastAsia="en-US" w:bidi="ar-SA"/>
      </w:rPr>
    </w:lvl>
    <w:lvl w:ilvl="3" w:tplc="171C0572">
      <w:numFmt w:val="bullet"/>
      <w:lvlText w:val="•"/>
      <w:lvlJc w:val="left"/>
      <w:pPr>
        <w:ind w:left="1175" w:hanging="360"/>
      </w:pPr>
      <w:rPr>
        <w:rFonts w:hint="default"/>
        <w:lang w:val="id" w:eastAsia="en-US" w:bidi="ar-SA"/>
      </w:rPr>
    </w:lvl>
    <w:lvl w:ilvl="4" w:tplc="684C8FF2">
      <w:numFmt w:val="bullet"/>
      <w:lvlText w:val="•"/>
      <w:lvlJc w:val="left"/>
      <w:pPr>
        <w:ind w:left="1426" w:hanging="360"/>
      </w:pPr>
      <w:rPr>
        <w:rFonts w:hint="default"/>
        <w:lang w:val="id" w:eastAsia="en-US" w:bidi="ar-SA"/>
      </w:rPr>
    </w:lvl>
    <w:lvl w:ilvl="5" w:tplc="D9CE586A">
      <w:numFmt w:val="bullet"/>
      <w:lvlText w:val="•"/>
      <w:lvlJc w:val="left"/>
      <w:pPr>
        <w:ind w:left="1678" w:hanging="360"/>
      </w:pPr>
      <w:rPr>
        <w:rFonts w:hint="default"/>
        <w:lang w:val="id" w:eastAsia="en-US" w:bidi="ar-SA"/>
      </w:rPr>
    </w:lvl>
    <w:lvl w:ilvl="6" w:tplc="5EB00D20">
      <w:numFmt w:val="bullet"/>
      <w:lvlText w:val="•"/>
      <w:lvlJc w:val="left"/>
      <w:pPr>
        <w:ind w:left="1930" w:hanging="360"/>
      </w:pPr>
      <w:rPr>
        <w:rFonts w:hint="default"/>
        <w:lang w:val="id" w:eastAsia="en-US" w:bidi="ar-SA"/>
      </w:rPr>
    </w:lvl>
    <w:lvl w:ilvl="7" w:tplc="C96CA7D8">
      <w:numFmt w:val="bullet"/>
      <w:lvlText w:val="•"/>
      <w:lvlJc w:val="left"/>
      <w:pPr>
        <w:ind w:left="2181" w:hanging="360"/>
      </w:pPr>
      <w:rPr>
        <w:rFonts w:hint="default"/>
        <w:lang w:val="id" w:eastAsia="en-US" w:bidi="ar-SA"/>
      </w:rPr>
    </w:lvl>
    <w:lvl w:ilvl="8" w:tplc="A996562C">
      <w:numFmt w:val="bullet"/>
      <w:lvlText w:val="•"/>
      <w:lvlJc w:val="left"/>
      <w:pPr>
        <w:ind w:left="2433" w:hanging="360"/>
      </w:pPr>
      <w:rPr>
        <w:rFonts w:hint="default"/>
        <w:lang w:val="id" w:eastAsia="en-US" w:bidi="ar-SA"/>
      </w:rPr>
    </w:lvl>
  </w:abstractNum>
  <w:abstractNum w:abstractNumId="5" w15:restartNumberingAfterBreak="0">
    <w:nsid w:val="242A1E8E"/>
    <w:multiLevelType w:val="hybridMultilevel"/>
    <w:tmpl w:val="A7CA8422"/>
    <w:lvl w:ilvl="0" w:tplc="8A6249FA">
      <w:start w:val="1"/>
      <w:numFmt w:val="decimal"/>
      <w:lvlText w:val="%1."/>
      <w:lvlJc w:val="left"/>
      <w:pPr>
        <w:ind w:left="1015" w:hanging="36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4F500954">
      <w:start w:val="1"/>
      <w:numFmt w:val="decimal"/>
      <w:lvlText w:val="%2"/>
      <w:lvlJc w:val="left"/>
      <w:pPr>
        <w:ind w:left="1440" w:hanging="36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2" w:tplc="54EC792C">
      <w:numFmt w:val="bullet"/>
      <w:lvlText w:val="•"/>
      <w:lvlJc w:val="left"/>
      <w:pPr>
        <w:ind w:left="1661" w:hanging="360"/>
      </w:pPr>
      <w:rPr>
        <w:rFonts w:hint="default"/>
        <w:lang w:val="id" w:eastAsia="en-US" w:bidi="ar-SA"/>
      </w:rPr>
    </w:lvl>
    <w:lvl w:ilvl="3" w:tplc="0DC6B856">
      <w:numFmt w:val="bullet"/>
      <w:lvlText w:val="•"/>
      <w:lvlJc w:val="left"/>
      <w:pPr>
        <w:ind w:left="1882" w:hanging="360"/>
      </w:pPr>
      <w:rPr>
        <w:rFonts w:hint="default"/>
        <w:lang w:val="id" w:eastAsia="en-US" w:bidi="ar-SA"/>
      </w:rPr>
    </w:lvl>
    <w:lvl w:ilvl="4" w:tplc="4C828538">
      <w:numFmt w:val="bullet"/>
      <w:lvlText w:val="•"/>
      <w:lvlJc w:val="left"/>
      <w:pPr>
        <w:ind w:left="2104" w:hanging="360"/>
      </w:pPr>
      <w:rPr>
        <w:rFonts w:hint="default"/>
        <w:lang w:val="id" w:eastAsia="en-US" w:bidi="ar-SA"/>
      </w:rPr>
    </w:lvl>
    <w:lvl w:ilvl="5" w:tplc="48BE19C2">
      <w:numFmt w:val="bullet"/>
      <w:lvlText w:val="•"/>
      <w:lvlJc w:val="left"/>
      <w:pPr>
        <w:ind w:left="2325" w:hanging="360"/>
      </w:pPr>
      <w:rPr>
        <w:rFonts w:hint="default"/>
        <w:lang w:val="id" w:eastAsia="en-US" w:bidi="ar-SA"/>
      </w:rPr>
    </w:lvl>
    <w:lvl w:ilvl="6" w:tplc="8612C1D2">
      <w:numFmt w:val="bullet"/>
      <w:lvlText w:val="•"/>
      <w:lvlJc w:val="left"/>
      <w:pPr>
        <w:ind w:left="2547" w:hanging="360"/>
      </w:pPr>
      <w:rPr>
        <w:rFonts w:hint="default"/>
        <w:lang w:val="id" w:eastAsia="en-US" w:bidi="ar-SA"/>
      </w:rPr>
    </w:lvl>
    <w:lvl w:ilvl="7" w:tplc="095C590E">
      <w:numFmt w:val="bullet"/>
      <w:lvlText w:val="•"/>
      <w:lvlJc w:val="left"/>
      <w:pPr>
        <w:ind w:left="2768" w:hanging="360"/>
      </w:pPr>
      <w:rPr>
        <w:rFonts w:hint="default"/>
        <w:lang w:val="id" w:eastAsia="en-US" w:bidi="ar-SA"/>
      </w:rPr>
    </w:lvl>
    <w:lvl w:ilvl="8" w:tplc="08620C78">
      <w:numFmt w:val="bullet"/>
      <w:lvlText w:val="•"/>
      <w:lvlJc w:val="left"/>
      <w:pPr>
        <w:ind w:left="2990" w:hanging="360"/>
      </w:pPr>
      <w:rPr>
        <w:rFonts w:hint="default"/>
        <w:lang w:val="id" w:eastAsia="en-US" w:bidi="ar-SA"/>
      </w:rPr>
    </w:lvl>
  </w:abstractNum>
  <w:abstractNum w:abstractNumId="6" w15:restartNumberingAfterBreak="0">
    <w:nsid w:val="2C502723"/>
    <w:multiLevelType w:val="hybridMultilevel"/>
    <w:tmpl w:val="F740070A"/>
    <w:lvl w:ilvl="0" w:tplc="75C215A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36620FDC"/>
    <w:multiLevelType w:val="hybridMultilevel"/>
    <w:tmpl w:val="A008D7E2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C3F05F3"/>
    <w:multiLevelType w:val="hybridMultilevel"/>
    <w:tmpl w:val="EC6C8C6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2660B79"/>
    <w:multiLevelType w:val="hybridMultilevel"/>
    <w:tmpl w:val="6E949FAC"/>
    <w:lvl w:ilvl="0" w:tplc="C9683158">
      <w:start w:val="1"/>
      <w:numFmt w:val="lowerLetter"/>
      <w:lvlText w:val="%1."/>
      <w:lvlJc w:val="left"/>
      <w:pPr>
        <w:ind w:left="32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41" w:hanging="360"/>
      </w:pPr>
    </w:lvl>
    <w:lvl w:ilvl="2" w:tplc="3809001B" w:tentative="1">
      <w:start w:val="1"/>
      <w:numFmt w:val="lowerRoman"/>
      <w:lvlText w:val="%3."/>
      <w:lvlJc w:val="right"/>
      <w:pPr>
        <w:ind w:left="1761" w:hanging="180"/>
      </w:pPr>
    </w:lvl>
    <w:lvl w:ilvl="3" w:tplc="3809000F" w:tentative="1">
      <w:start w:val="1"/>
      <w:numFmt w:val="decimal"/>
      <w:lvlText w:val="%4."/>
      <w:lvlJc w:val="left"/>
      <w:pPr>
        <w:ind w:left="2481" w:hanging="360"/>
      </w:pPr>
    </w:lvl>
    <w:lvl w:ilvl="4" w:tplc="38090019" w:tentative="1">
      <w:start w:val="1"/>
      <w:numFmt w:val="lowerLetter"/>
      <w:lvlText w:val="%5."/>
      <w:lvlJc w:val="left"/>
      <w:pPr>
        <w:ind w:left="3201" w:hanging="360"/>
      </w:pPr>
    </w:lvl>
    <w:lvl w:ilvl="5" w:tplc="3809001B" w:tentative="1">
      <w:start w:val="1"/>
      <w:numFmt w:val="lowerRoman"/>
      <w:lvlText w:val="%6."/>
      <w:lvlJc w:val="right"/>
      <w:pPr>
        <w:ind w:left="3921" w:hanging="180"/>
      </w:pPr>
    </w:lvl>
    <w:lvl w:ilvl="6" w:tplc="3809000F" w:tentative="1">
      <w:start w:val="1"/>
      <w:numFmt w:val="decimal"/>
      <w:lvlText w:val="%7."/>
      <w:lvlJc w:val="left"/>
      <w:pPr>
        <w:ind w:left="4641" w:hanging="360"/>
      </w:pPr>
    </w:lvl>
    <w:lvl w:ilvl="7" w:tplc="38090019" w:tentative="1">
      <w:start w:val="1"/>
      <w:numFmt w:val="lowerLetter"/>
      <w:lvlText w:val="%8."/>
      <w:lvlJc w:val="left"/>
      <w:pPr>
        <w:ind w:left="5361" w:hanging="360"/>
      </w:pPr>
    </w:lvl>
    <w:lvl w:ilvl="8" w:tplc="3809001B" w:tentative="1">
      <w:start w:val="1"/>
      <w:numFmt w:val="lowerRoman"/>
      <w:lvlText w:val="%9."/>
      <w:lvlJc w:val="right"/>
      <w:pPr>
        <w:ind w:left="6081" w:hanging="180"/>
      </w:pPr>
    </w:lvl>
  </w:abstractNum>
  <w:abstractNum w:abstractNumId="10" w15:restartNumberingAfterBreak="0">
    <w:nsid w:val="45BA41C9"/>
    <w:multiLevelType w:val="hybridMultilevel"/>
    <w:tmpl w:val="16808820"/>
    <w:lvl w:ilvl="0" w:tplc="403221AC">
      <w:start w:val="1"/>
      <w:numFmt w:val="decimal"/>
      <w:lvlText w:val="%1"/>
      <w:lvlJc w:val="left"/>
      <w:pPr>
        <w:ind w:left="1440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498A65DF"/>
    <w:multiLevelType w:val="hybridMultilevel"/>
    <w:tmpl w:val="A906C55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B2341E1"/>
    <w:multiLevelType w:val="hybridMultilevel"/>
    <w:tmpl w:val="DEC6FFD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A203F30"/>
    <w:multiLevelType w:val="hybridMultilevel"/>
    <w:tmpl w:val="71902978"/>
    <w:lvl w:ilvl="0" w:tplc="613E192E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F3A7E9D"/>
    <w:multiLevelType w:val="hybridMultilevel"/>
    <w:tmpl w:val="2ED06124"/>
    <w:lvl w:ilvl="0" w:tplc="FEC20258">
      <w:start w:val="1"/>
      <w:numFmt w:val="decimal"/>
      <w:lvlText w:val="%1."/>
      <w:lvlJc w:val="left"/>
      <w:pPr>
        <w:ind w:left="1020" w:hanging="361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403221AC">
      <w:start w:val="1"/>
      <w:numFmt w:val="decimal"/>
      <w:lvlText w:val="%2"/>
      <w:lvlJc w:val="left"/>
      <w:pPr>
        <w:ind w:left="1200" w:hanging="18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2" w:tplc="10804A46">
      <w:numFmt w:val="bullet"/>
      <w:lvlText w:val="•"/>
      <w:lvlJc w:val="left"/>
      <w:pPr>
        <w:ind w:left="2759" w:hanging="180"/>
      </w:pPr>
      <w:rPr>
        <w:rFonts w:hint="default"/>
        <w:lang w:eastAsia="en-US" w:bidi="ar-SA"/>
      </w:rPr>
    </w:lvl>
    <w:lvl w:ilvl="3" w:tplc="D63C7310">
      <w:numFmt w:val="bullet"/>
      <w:lvlText w:val="•"/>
      <w:lvlJc w:val="left"/>
      <w:pPr>
        <w:ind w:left="4319" w:hanging="180"/>
      </w:pPr>
      <w:rPr>
        <w:rFonts w:hint="default"/>
        <w:lang w:eastAsia="en-US" w:bidi="ar-SA"/>
      </w:rPr>
    </w:lvl>
    <w:lvl w:ilvl="4" w:tplc="C8ACFB54">
      <w:numFmt w:val="bullet"/>
      <w:lvlText w:val="•"/>
      <w:lvlJc w:val="left"/>
      <w:pPr>
        <w:ind w:left="5879" w:hanging="180"/>
      </w:pPr>
      <w:rPr>
        <w:rFonts w:hint="default"/>
        <w:lang w:eastAsia="en-US" w:bidi="ar-SA"/>
      </w:rPr>
    </w:lvl>
    <w:lvl w:ilvl="5" w:tplc="74402E94">
      <w:numFmt w:val="bullet"/>
      <w:lvlText w:val="•"/>
      <w:lvlJc w:val="left"/>
      <w:pPr>
        <w:ind w:left="7439" w:hanging="180"/>
      </w:pPr>
      <w:rPr>
        <w:rFonts w:hint="default"/>
        <w:lang w:eastAsia="en-US" w:bidi="ar-SA"/>
      </w:rPr>
    </w:lvl>
    <w:lvl w:ilvl="6" w:tplc="5E4E41FC">
      <w:numFmt w:val="bullet"/>
      <w:lvlText w:val="•"/>
      <w:lvlJc w:val="left"/>
      <w:pPr>
        <w:ind w:left="8999" w:hanging="180"/>
      </w:pPr>
      <w:rPr>
        <w:rFonts w:hint="default"/>
        <w:lang w:eastAsia="en-US" w:bidi="ar-SA"/>
      </w:rPr>
    </w:lvl>
    <w:lvl w:ilvl="7" w:tplc="C1EE7D76">
      <w:numFmt w:val="bullet"/>
      <w:lvlText w:val="•"/>
      <w:lvlJc w:val="left"/>
      <w:pPr>
        <w:ind w:left="10558" w:hanging="180"/>
      </w:pPr>
      <w:rPr>
        <w:rFonts w:hint="default"/>
        <w:lang w:eastAsia="en-US" w:bidi="ar-SA"/>
      </w:rPr>
    </w:lvl>
    <w:lvl w:ilvl="8" w:tplc="B546AF92">
      <w:numFmt w:val="bullet"/>
      <w:lvlText w:val="•"/>
      <w:lvlJc w:val="left"/>
      <w:pPr>
        <w:ind w:left="12118" w:hanging="180"/>
      </w:pPr>
      <w:rPr>
        <w:rFonts w:hint="default"/>
        <w:lang w:eastAsia="en-US" w:bidi="ar-SA"/>
      </w:rPr>
    </w:lvl>
  </w:abstractNum>
  <w:abstractNum w:abstractNumId="15" w15:restartNumberingAfterBreak="0">
    <w:nsid w:val="5FAE7113"/>
    <w:multiLevelType w:val="hybridMultilevel"/>
    <w:tmpl w:val="FE0238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FC72AB1"/>
    <w:multiLevelType w:val="hybridMultilevel"/>
    <w:tmpl w:val="503C689C"/>
    <w:lvl w:ilvl="0" w:tplc="8F66C402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2BE2DFE"/>
    <w:multiLevelType w:val="hybridMultilevel"/>
    <w:tmpl w:val="20DAC4F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DB13295"/>
    <w:multiLevelType w:val="hybridMultilevel"/>
    <w:tmpl w:val="2BEA0148"/>
    <w:lvl w:ilvl="0" w:tplc="312A88E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65943307">
    <w:abstractNumId w:val="1"/>
  </w:num>
  <w:num w:numId="2" w16cid:durableId="1494177501">
    <w:abstractNumId w:val="12"/>
  </w:num>
  <w:num w:numId="3" w16cid:durableId="1296525511">
    <w:abstractNumId w:val="17"/>
  </w:num>
  <w:num w:numId="4" w16cid:durableId="76290833">
    <w:abstractNumId w:val="11"/>
  </w:num>
  <w:num w:numId="5" w16cid:durableId="1042435674">
    <w:abstractNumId w:val="7"/>
  </w:num>
  <w:num w:numId="6" w16cid:durableId="1138913238">
    <w:abstractNumId w:val="14"/>
  </w:num>
  <w:num w:numId="7" w16cid:durableId="1991131881">
    <w:abstractNumId w:val="16"/>
  </w:num>
  <w:num w:numId="8" w16cid:durableId="1170946578">
    <w:abstractNumId w:val="15"/>
  </w:num>
  <w:num w:numId="9" w16cid:durableId="1116872597">
    <w:abstractNumId w:val="2"/>
  </w:num>
  <w:num w:numId="10" w16cid:durableId="1655793892">
    <w:abstractNumId w:val="6"/>
  </w:num>
  <w:num w:numId="11" w16cid:durableId="1628004128">
    <w:abstractNumId w:val="10"/>
  </w:num>
  <w:num w:numId="12" w16cid:durableId="920871071">
    <w:abstractNumId w:val="3"/>
  </w:num>
  <w:num w:numId="13" w16cid:durableId="715399004">
    <w:abstractNumId w:val="18"/>
  </w:num>
  <w:num w:numId="14" w16cid:durableId="2137409529">
    <w:abstractNumId w:val="0"/>
  </w:num>
  <w:num w:numId="15" w16cid:durableId="1891189560">
    <w:abstractNumId w:val="9"/>
  </w:num>
  <w:num w:numId="16" w16cid:durableId="1466045470">
    <w:abstractNumId w:val="8"/>
  </w:num>
  <w:num w:numId="17" w16cid:durableId="973752409">
    <w:abstractNumId w:val="13"/>
  </w:num>
  <w:num w:numId="18" w16cid:durableId="754471082">
    <w:abstractNumId w:val="4"/>
  </w:num>
  <w:num w:numId="19" w16cid:durableId="164686009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E6ACB"/>
    <w:rsid w:val="00063962"/>
    <w:rsid w:val="00065003"/>
    <w:rsid w:val="00071FA9"/>
    <w:rsid w:val="000750D8"/>
    <w:rsid w:val="000D7E8C"/>
    <w:rsid w:val="000E6ACB"/>
    <w:rsid w:val="001163B3"/>
    <w:rsid w:val="00174C56"/>
    <w:rsid w:val="001A2356"/>
    <w:rsid w:val="001A29CB"/>
    <w:rsid w:val="001B78E9"/>
    <w:rsid w:val="001E1EBF"/>
    <w:rsid w:val="001F6728"/>
    <w:rsid w:val="001F7B56"/>
    <w:rsid w:val="002374E1"/>
    <w:rsid w:val="00254E67"/>
    <w:rsid w:val="00257E06"/>
    <w:rsid w:val="002E773A"/>
    <w:rsid w:val="002F08E0"/>
    <w:rsid w:val="00302017"/>
    <w:rsid w:val="003845F2"/>
    <w:rsid w:val="003A0587"/>
    <w:rsid w:val="003F0EF2"/>
    <w:rsid w:val="0040125C"/>
    <w:rsid w:val="00446CBF"/>
    <w:rsid w:val="00466E4D"/>
    <w:rsid w:val="004C648F"/>
    <w:rsid w:val="005448EC"/>
    <w:rsid w:val="005460D8"/>
    <w:rsid w:val="00552666"/>
    <w:rsid w:val="00571C3B"/>
    <w:rsid w:val="005B6753"/>
    <w:rsid w:val="00681965"/>
    <w:rsid w:val="00701835"/>
    <w:rsid w:val="00706E6A"/>
    <w:rsid w:val="007300AF"/>
    <w:rsid w:val="00731A9C"/>
    <w:rsid w:val="00734C7D"/>
    <w:rsid w:val="00765E6C"/>
    <w:rsid w:val="007713FB"/>
    <w:rsid w:val="00771B6B"/>
    <w:rsid w:val="00784B52"/>
    <w:rsid w:val="007917D0"/>
    <w:rsid w:val="00796A6B"/>
    <w:rsid w:val="007C1CF5"/>
    <w:rsid w:val="007F7FF9"/>
    <w:rsid w:val="00830E4B"/>
    <w:rsid w:val="008605CC"/>
    <w:rsid w:val="008909E6"/>
    <w:rsid w:val="008C1B0C"/>
    <w:rsid w:val="008E6D4B"/>
    <w:rsid w:val="00953D0A"/>
    <w:rsid w:val="009669B9"/>
    <w:rsid w:val="00987C27"/>
    <w:rsid w:val="009C1199"/>
    <w:rsid w:val="009C38EB"/>
    <w:rsid w:val="00A218EF"/>
    <w:rsid w:val="00A227CE"/>
    <w:rsid w:val="00A35186"/>
    <w:rsid w:val="00AB3879"/>
    <w:rsid w:val="00B36692"/>
    <w:rsid w:val="00B8352C"/>
    <w:rsid w:val="00B879E1"/>
    <w:rsid w:val="00C07336"/>
    <w:rsid w:val="00C5713C"/>
    <w:rsid w:val="00C9495B"/>
    <w:rsid w:val="00CD2723"/>
    <w:rsid w:val="00CD59F0"/>
    <w:rsid w:val="00CE0E80"/>
    <w:rsid w:val="00CF1F78"/>
    <w:rsid w:val="00D5707F"/>
    <w:rsid w:val="00DA1EDE"/>
    <w:rsid w:val="00E666C0"/>
    <w:rsid w:val="00EA65B4"/>
    <w:rsid w:val="00EF028D"/>
    <w:rsid w:val="00F03A9F"/>
    <w:rsid w:val="00F05B07"/>
    <w:rsid w:val="00F11F09"/>
    <w:rsid w:val="00F22C2B"/>
    <w:rsid w:val="00F53ABA"/>
    <w:rsid w:val="00F72D02"/>
    <w:rsid w:val="00F80A18"/>
    <w:rsid w:val="00F82BBE"/>
    <w:rsid w:val="00F83680"/>
    <w:rsid w:val="00F853B6"/>
    <w:rsid w:val="00FE10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605B96"/>
  <w15:docId w15:val="{0B5AA1C2-C510-4FCB-B532-70636F6352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08E0"/>
  </w:style>
  <w:style w:type="paragraph" w:styleId="Heading1">
    <w:name w:val="heading 1"/>
    <w:basedOn w:val="Normal"/>
    <w:next w:val="Normal"/>
    <w:link w:val="Heading1Char"/>
    <w:uiPriority w:val="9"/>
    <w:qFormat/>
    <w:rsid w:val="00784B5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E6A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1"/>
    <w:qFormat/>
    <w:rsid w:val="00571C3B"/>
    <w:pPr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39"/>
    <w:rsid w:val="00830E4B"/>
    <w:pPr>
      <w:spacing w:after="0" w:line="240" w:lineRule="auto"/>
    </w:pPr>
    <w:rPr>
      <w:kern w:val="2"/>
      <w:lang w:val="id-ID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Paragraph">
    <w:name w:val="Table Paragraph"/>
    <w:basedOn w:val="Normal"/>
    <w:uiPriority w:val="1"/>
    <w:qFormat/>
    <w:rsid w:val="00830E4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styleId="PlaceholderText">
    <w:name w:val="Placeholder Text"/>
    <w:basedOn w:val="DefaultParagraphFont"/>
    <w:uiPriority w:val="99"/>
    <w:semiHidden/>
    <w:rsid w:val="003A0587"/>
    <w:rPr>
      <w:color w:val="808080"/>
    </w:rPr>
  </w:style>
  <w:style w:type="paragraph" w:styleId="BodyText">
    <w:name w:val="Body Text"/>
    <w:basedOn w:val="Normal"/>
    <w:link w:val="BodyTextChar"/>
    <w:uiPriority w:val="1"/>
    <w:qFormat/>
    <w:rsid w:val="00F22C2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uiPriority w:val="1"/>
    <w:rsid w:val="00F22C2B"/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1B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1B0C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374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374E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374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374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374E1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784B5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84B5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0044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470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75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23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110.png"/><Relationship Id="rId18" Type="http://schemas.openxmlformats.org/officeDocument/2006/relationships/image" Target="media/image13.png"/><Relationship Id="rId26" Type="http://schemas.openxmlformats.org/officeDocument/2006/relationships/image" Target="media/image20.png"/><Relationship Id="rId3" Type="http://schemas.openxmlformats.org/officeDocument/2006/relationships/styles" Target="styles.xml"/><Relationship Id="rId21" Type="http://schemas.microsoft.com/office/2007/relationships/hdphoto" Target="media/hdphoto1.wdp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2.png"/><Relationship Id="rId25" Type="http://schemas.openxmlformats.org/officeDocument/2006/relationships/image" Target="media/image19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29" Type="http://schemas.openxmlformats.org/officeDocument/2006/relationships/image" Target="media/image23.png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24" Type="http://schemas.openxmlformats.org/officeDocument/2006/relationships/image" Target="media/image18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10" Type="http://schemas.openxmlformats.org/officeDocument/2006/relationships/image" Target="media/image6.png"/><Relationship Id="rId19" Type="http://schemas.openxmlformats.org/officeDocument/2006/relationships/image" Target="media/image14.pn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5.png"/><Relationship Id="rId14" Type="http://schemas.openxmlformats.org/officeDocument/2006/relationships/image" Target="media/image9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fontTable" Target="fontTable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Uta12</b:Tag>
    <b:SourceType>JournalArticle</b:SourceType>
    <b:Guid>{EB16795D-1379-4C8A-B9CA-7A917F423E6A}</b:Guid>
    <b:Title>KEMAMPUAN DAN DISPOSISI BERPIKIR LOGIS, KRITIS, DAN KREATIF MATEMATIK (Eksperimen terhadap Siswa SMA Menggunakan </b:Title>
    <b:Year>April 2012</b:Year>
    <b:Author>
      <b:Author>
        <b:NameList>
          <b:Person>
            <b:Last>Utari Sumarmo</b:Last>
            <b:First>Wahyu</b:First>
            <b:Middle>Hidayat, Rafiq Zukarnaen,</b:Middle>
          </b:Person>
        </b:NameList>
      </b:Author>
    </b:Author>
    <b:JournalName>Jurnal Pengajaran MIPA</b:JournalName>
    <b:Pages>hlm. 17-33</b:Pages>
    <b:RefOrder>1</b:RefOrder>
  </b:Source>
</b:Sources>
</file>

<file path=customXml/itemProps1.xml><?xml version="1.0" encoding="utf-8"?>
<ds:datastoreItem xmlns:ds="http://schemas.openxmlformats.org/officeDocument/2006/customXml" ds:itemID="{031C79DD-135F-4306-9AF1-50000A3CD2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8</Pages>
  <Words>1238</Words>
  <Characters>7057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tan Puspita Sari</dc:creator>
  <cp:lastModifiedBy>Puspita Sari</cp:lastModifiedBy>
  <cp:revision>2</cp:revision>
  <cp:lastPrinted>2023-05-21T04:22:00Z</cp:lastPrinted>
  <dcterms:created xsi:type="dcterms:W3CDTF">2023-06-24T02:05:00Z</dcterms:created>
  <dcterms:modified xsi:type="dcterms:W3CDTF">2023-06-24T0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4ab113a-7847-33bf-bae5-6fc65e987ff5</vt:lpwstr>
  </property>
  <property fmtid="{D5CDD505-2E9C-101B-9397-08002B2CF9AE}" pid="24" name="Mendeley Citation Style_1">
    <vt:lpwstr>http://www.zotero.org/styles/apa</vt:lpwstr>
  </property>
  <property fmtid="{D5CDD505-2E9C-101B-9397-08002B2CF9AE}" pid="25" name="GrammarlyDocumentId">
    <vt:lpwstr>119a66bec0f74d9434c1a4ffbcbfdfd86494c74aaa8c3a2dc28d049e0ba77ccf</vt:lpwstr>
  </property>
</Properties>
</file>